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alias w:val="Your Name:"/>
        <w:tag w:val="Your Name:"/>
        <w:id w:val="-686670367"/>
        <w:placeholder>
          <w:docPart w:val="A61FEFE49C694AEEB4EA0682B49C47BA"/>
        </w:placeholder>
        <w:temporary/>
        <w:showingPlcHdr/>
        <w15:appearance w15:val="hidden"/>
      </w:sdtPr>
      <w:sdtEndPr/>
      <w:sdtContent>
        <w:p w:rsidR="00F9444C" w:rsidRDefault="008B4D5A">
          <w:pPr>
            <w:pStyle w:val="NoSpacing"/>
          </w:pPr>
          <w:r>
            <w:t>Your Name</w:t>
          </w:r>
        </w:p>
      </w:sdtContent>
    </w:sdt>
    <w:p w:rsidR="00E614DD" w:rsidRDefault="00436F28">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436F28">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436F28">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93614D" w:rsidRDefault="008B4D5A" w:rsidP="00707C7A">
      <w:pPr>
        <w:jc w:val="center"/>
        <w:rPr>
          <w:rFonts w:ascii="Times New Roman" w:hAnsi="Times New Roman" w:cs="Times New Roman"/>
          <w:b/>
        </w:rPr>
      </w:pPr>
      <w:r w:rsidRPr="00881BB1">
        <w:rPr>
          <w:rFonts w:ascii="Times New Roman" w:hAnsi="Times New Roman" w:cs="Times New Roman"/>
          <w:b/>
        </w:rPr>
        <w:t>Dead Poet’s Society</w:t>
      </w:r>
    </w:p>
    <w:p w:rsidR="003C301B" w:rsidRPr="003C301B" w:rsidRDefault="008B4D5A" w:rsidP="003C301B">
      <w:pPr>
        <w:ind w:firstLine="0"/>
        <w:jc w:val="both"/>
        <w:rPr>
          <w:rFonts w:ascii="Times New Roman" w:hAnsi="Times New Roman" w:cs="Times New Roman"/>
          <w:b/>
        </w:rPr>
      </w:pPr>
      <w:r w:rsidRPr="003C301B">
        <w:rPr>
          <w:rFonts w:ascii="Times New Roman" w:hAnsi="Times New Roman" w:cs="Times New Roman"/>
          <w:b/>
        </w:rPr>
        <w:t>Introduction</w:t>
      </w:r>
    </w:p>
    <w:p w:rsidR="00A63548" w:rsidRDefault="008B4D5A" w:rsidP="00A63548">
      <w:pPr>
        <w:rPr>
          <w:rFonts w:ascii="Times New Roman" w:hAnsi="Times New Roman" w:cs="Times New Roman"/>
        </w:rPr>
      </w:pPr>
      <w:r w:rsidRPr="000147A4">
        <w:rPr>
          <w:rFonts w:ascii="Times New Roman" w:hAnsi="Times New Roman" w:cs="Times New Roman"/>
          <w:i/>
        </w:rPr>
        <w:t>Dead Poet’s Society</w:t>
      </w:r>
      <w:r w:rsidRPr="00881BB1">
        <w:rPr>
          <w:rFonts w:ascii="Times New Roman" w:hAnsi="Times New Roman" w:cs="Times New Roman"/>
        </w:rPr>
        <w:t xml:space="preserve"> </w:t>
      </w:r>
      <w:r w:rsidR="00AB6929">
        <w:rPr>
          <w:rFonts w:ascii="Times New Roman" w:hAnsi="Times New Roman" w:cs="Times New Roman"/>
        </w:rPr>
        <w:t>is an American drama film directed by Peter Weir which was released in the year 1989</w:t>
      </w:r>
      <w:r w:rsidR="00AA3F26">
        <w:rPr>
          <w:rFonts w:ascii="Times New Roman" w:hAnsi="Times New Roman" w:cs="Times New Roman"/>
        </w:rPr>
        <w:t xml:space="preserve"> </w:t>
      </w:r>
      <w:r w:rsidR="00AA3F26">
        <w:rPr>
          <w:rFonts w:ascii="Times New Roman" w:hAnsi="Times New Roman" w:cs="Times New Roman"/>
        </w:rPr>
        <w:fldChar w:fldCharType="begin"/>
      </w:r>
      <w:r w:rsidR="00AA3F26">
        <w:rPr>
          <w:rFonts w:ascii="Times New Roman" w:hAnsi="Times New Roman" w:cs="Times New Roman"/>
        </w:rPr>
        <w:instrText xml:space="preserve"> ADDIN ZOTERO_ITEM CSL_CITATION {"citationID":"dHLgNfK6","properties":{"formattedCitation":"(Weir)","plainCitation":"(Weir)","noteIndex":0},"citationItems":[{"id":434,"uris":["http://zotero.org/users/local/CKNkWnK9/items/4P4N52QL"],"uri":["http://zotero.org/users/local/CKNkWnK9/items/4P4N52QL"],"itemData":{"id":434,"type":"motion_picture","title":"Dead Poet's Society","source":"www.imdb.com","abstract":"Directed by Peter Weir.  With Robin Williams, Robert Sean Leonard, Ethan Hawke, Josh Charles. English teacher John Keating inspires his students to look at poetry with a different perspective of authentic knowledge and feelings.","URL":"http://www.imdb.com/title/tt0097165/","note":"IMDb ID: tt0097165","author":[{"family":"Weir","given":"Peter"}],"accessed":{"date-parts":[["2019",12,4]]}}}],"schema":"https://github.com/citation-style-language/schema/raw/master/csl-citation.json"} </w:instrText>
      </w:r>
      <w:r w:rsidR="00AA3F26">
        <w:rPr>
          <w:rFonts w:ascii="Times New Roman" w:hAnsi="Times New Roman" w:cs="Times New Roman"/>
        </w:rPr>
        <w:fldChar w:fldCharType="separate"/>
      </w:r>
      <w:r w:rsidR="00AA3F26" w:rsidRPr="00AA3F26">
        <w:rPr>
          <w:rFonts w:ascii="Times New Roman" w:hAnsi="Times New Roman" w:cs="Times New Roman"/>
        </w:rPr>
        <w:t>(Weir)</w:t>
      </w:r>
      <w:r w:rsidR="00AA3F26">
        <w:rPr>
          <w:rFonts w:ascii="Times New Roman" w:hAnsi="Times New Roman" w:cs="Times New Roman"/>
        </w:rPr>
        <w:fldChar w:fldCharType="end"/>
      </w:r>
      <w:r w:rsidR="00AB6929">
        <w:rPr>
          <w:rFonts w:ascii="Times New Roman" w:hAnsi="Times New Roman" w:cs="Times New Roman"/>
        </w:rPr>
        <w:t xml:space="preserve">. </w:t>
      </w:r>
      <w:r w:rsidR="00A62545">
        <w:rPr>
          <w:rFonts w:ascii="Times New Roman" w:hAnsi="Times New Roman" w:cs="Times New Roman"/>
        </w:rPr>
        <w:t>The film mainly illustrates the perspective</w:t>
      </w:r>
      <w:r w:rsidR="0074506C">
        <w:rPr>
          <w:rFonts w:ascii="Times New Roman" w:hAnsi="Times New Roman" w:cs="Times New Roman"/>
        </w:rPr>
        <w:t xml:space="preserve"> of life,</w:t>
      </w:r>
      <w:r w:rsidR="00A62545">
        <w:rPr>
          <w:rFonts w:ascii="Times New Roman" w:hAnsi="Times New Roman" w:cs="Times New Roman"/>
        </w:rPr>
        <w:t xml:space="preserve"> </w:t>
      </w:r>
      <w:r w:rsidR="0074506C">
        <w:rPr>
          <w:rFonts w:ascii="Times New Roman" w:hAnsi="Times New Roman" w:cs="Times New Roman"/>
        </w:rPr>
        <w:t>from</w:t>
      </w:r>
      <w:r w:rsidR="00A62545">
        <w:rPr>
          <w:rFonts w:ascii="Times New Roman" w:hAnsi="Times New Roman" w:cs="Times New Roman"/>
        </w:rPr>
        <w:t xml:space="preserve"> an English teacher</w:t>
      </w:r>
      <w:r w:rsidR="0074506C">
        <w:rPr>
          <w:rFonts w:ascii="Times New Roman" w:hAnsi="Times New Roman" w:cs="Times New Roman"/>
        </w:rPr>
        <w:t>,</w:t>
      </w:r>
      <w:r w:rsidR="00A62545">
        <w:rPr>
          <w:rFonts w:ascii="Times New Roman" w:hAnsi="Times New Roman" w:cs="Times New Roman"/>
        </w:rPr>
        <w:t xml:space="preserve"> which serves as a means of inspira</w:t>
      </w:r>
      <w:r w:rsidR="006D3A75">
        <w:rPr>
          <w:rFonts w:ascii="Times New Roman" w:hAnsi="Times New Roman" w:cs="Times New Roman"/>
        </w:rPr>
        <w:t>tion for his students at the prestigious “</w:t>
      </w:r>
      <w:proofErr w:type="spellStart"/>
      <w:r w:rsidR="006D3A75">
        <w:rPr>
          <w:rFonts w:ascii="Times New Roman" w:hAnsi="Times New Roman" w:cs="Times New Roman"/>
        </w:rPr>
        <w:t>Welton</w:t>
      </w:r>
      <w:proofErr w:type="spellEnd"/>
      <w:r w:rsidR="006D3A75">
        <w:rPr>
          <w:rFonts w:ascii="Times New Roman" w:hAnsi="Times New Roman" w:cs="Times New Roman"/>
        </w:rPr>
        <w:t xml:space="preserve"> Academy”.</w:t>
      </w:r>
      <w:r w:rsidR="00AB21AA">
        <w:rPr>
          <w:rFonts w:ascii="Times New Roman" w:hAnsi="Times New Roman" w:cs="Times New Roman"/>
        </w:rPr>
        <w:t xml:space="preserve"> The plot of the </w:t>
      </w:r>
      <w:r w:rsidR="00AA3F26">
        <w:rPr>
          <w:rFonts w:ascii="Times New Roman" w:hAnsi="Times New Roman" w:cs="Times New Roman"/>
        </w:rPr>
        <w:t xml:space="preserve">film </w:t>
      </w:r>
      <w:r w:rsidR="00AB21AA">
        <w:rPr>
          <w:rFonts w:ascii="Times New Roman" w:hAnsi="Times New Roman" w:cs="Times New Roman"/>
        </w:rPr>
        <w:t>focuses on the journey of English</w:t>
      </w:r>
      <w:r w:rsidR="006D3A75">
        <w:rPr>
          <w:rFonts w:ascii="Times New Roman" w:hAnsi="Times New Roman" w:cs="Times New Roman"/>
        </w:rPr>
        <w:t xml:space="preserve"> teacher</w:t>
      </w:r>
      <w:r w:rsidR="0074506C">
        <w:rPr>
          <w:rFonts w:ascii="Times New Roman" w:hAnsi="Times New Roman" w:cs="Times New Roman"/>
        </w:rPr>
        <w:t>,</w:t>
      </w:r>
      <w:r w:rsidR="006D3A75">
        <w:rPr>
          <w:rFonts w:ascii="Times New Roman" w:hAnsi="Times New Roman" w:cs="Times New Roman"/>
        </w:rPr>
        <w:t xml:space="preserve"> Mr. </w:t>
      </w:r>
      <w:proofErr w:type="spellStart"/>
      <w:r w:rsidR="006D3A75">
        <w:rPr>
          <w:rFonts w:ascii="Times New Roman" w:hAnsi="Times New Roman" w:cs="Times New Roman"/>
        </w:rPr>
        <w:t>Keeting</w:t>
      </w:r>
      <w:proofErr w:type="spellEnd"/>
      <w:r w:rsidR="0074506C">
        <w:rPr>
          <w:rFonts w:ascii="Times New Roman" w:hAnsi="Times New Roman" w:cs="Times New Roman"/>
        </w:rPr>
        <w:t>,</w:t>
      </w:r>
      <w:r w:rsidR="006D3A75">
        <w:rPr>
          <w:rFonts w:ascii="Times New Roman" w:hAnsi="Times New Roman" w:cs="Times New Roman"/>
        </w:rPr>
        <w:t xml:space="preserve"> </w:t>
      </w:r>
      <w:r w:rsidR="00AB21AA">
        <w:rPr>
          <w:rFonts w:ascii="Times New Roman" w:hAnsi="Times New Roman" w:cs="Times New Roman"/>
        </w:rPr>
        <w:t>who has an exceptional fondness for poetry and literature and its influence on the lives of his students</w:t>
      </w:r>
      <w:r w:rsidR="00AA3F26">
        <w:rPr>
          <w:rFonts w:ascii="Times New Roman" w:hAnsi="Times New Roman" w:cs="Times New Roman"/>
        </w:rPr>
        <w:t xml:space="preserve"> </w:t>
      </w:r>
      <w:r w:rsidR="00AA3F26">
        <w:rPr>
          <w:rFonts w:ascii="Times New Roman" w:hAnsi="Times New Roman" w:cs="Times New Roman"/>
        </w:rPr>
        <w:fldChar w:fldCharType="begin"/>
      </w:r>
      <w:r w:rsidR="00AA3F26">
        <w:rPr>
          <w:rFonts w:ascii="Times New Roman" w:hAnsi="Times New Roman" w:cs="Times New Roman"/>
        </w:rPr>
        <w:instrText xml:space="preserve"> ADDIN ZOTERO_ITEM CSL_CITATION {"citationID":"A05dVQc6","properties":{"formattedCitation":"(Weir)","plainCitation":"(Weir)","noteIndex":0},"citationItems":[{"id":434,"uris":["http://zotero.org/users/local/CKNkWnK9/items/4P4N52QL"],"uri":["http://zotero.org/users/local/CKNkWnK9/items/4P4N52QL"],"itemData":{"id":434,"type":"motion_picture","title":"Dead Poet's Society","source":"www.imdb.com","abstract":"Directed by Peter Weir.  With Robin Williams, Robert Sean Leonard, Ethan Hawke, Josh Charles. English teacher John Keating inspires his students to look at poetry with a different perspective of authentic knowledge and feelings.","URL":"http://www.imdb.com/title/tt0097165/","note":"IMDb ID: tt0097165","author":[{"family":"Weir","given":"Peter"}],"accessed":{"date-parts":[["2019",12,4]]}}}],"schema":"https://github.com/citation-style-language/schema/raw/master/csl-citation.json"} </w:instrText>
      </w:r>
      <w:r w:rsidR="00AA3F26">
        <w:rPr>
          <w:rFonts w:ascii="Times New Roman" w:hAnsi="Times New Roman" w:cs="Times New Roman"/>
        </w:rPr>
        <w:fldChar w:fldCharType="separate"/>
      </w:r>
      <w:r w:rsidR="00AA3F26" w:rsidRPr="00AA3F26">
        <w:rPr>
          <w:rFonts w:ascii="Times New Roman" w:hAnsi="Times New Roman" w:cs="Times New Roman"/>
        </w:rPr>
        <w:t>(Weir)</w:t>
      </w:r>
      <w:r w:rsidR="00AA3F26">
        <w:rPr>
          <w:rFonts w:ascii="Times New Roman" w:hAnsi="Times New Roman" w:cs="Times New Roman"/>
        </w:rPr>
        <w:fldChar w:fldCharType="end"/>
      </w:r>
      <w:r w:rsidR="00AB21AA">
        <w:rPr>
          <w:rFonts w:ascii="Times New Roman" w:hAnsi="Times New Roman" w:cs="Times New Roman"/>
        </w:rPr>
        <w:t>. The themes of th</w:t>
      </w:r>
      <w:r w:rsidR="002F4ED3">
        <w:rPr>
          <w:rFonts w:ascii="Times New Roman" w:hAnsi="Times New Roman" w:cs="Times New Roman"/>
        </w:rPr>
        <w:t xml:space="preserve">e film i.e. </w:t>
      </w:r>
      <w:r w:rsidR="002F22C7">
        <w:rPr>
          <w:rFonts w:ascii="Times New Roman" w:hAnsi="Times New Roman" w:cs="Times New Roman"/>
        </w:rPr>
        <w:t>“Non-C</w:t>
      </w:r>
      <w:r w:rsidR="00F6465D">
        <w:rPr>
          <w:rFonts w:ascii="Times New Roman" w:hAnsi="Times New Roman" w:cs="Times New Roman"/>
        </w:rPr>
        <w:t>onformity</w:t>
      </w:r>
      <w:r w:rsidR="002F22C7">
        <w:rPr>
          <w:rFonts w:ascii="Times New Roman" w:hAnsi="Times New Roman" w:cs="Times New Roman"/>
        </w:rPr>
        <w:t>”</w:t>
      </w:r>
      <w:r w:rsidR="00F6465D">
        <w:rPr>
          <w:rFonts w:ascii="Times New Roman" w:hAnsi="Times New Roman" w:cs="Times New Roman"/>
        </w:rPr>
        <w:t>,</w:t>
      </w:r>
      <w:r w:rsidR="002F22C7">
        <w:rPr>
          <w:rFonts w:ascii="Times New Roman" w:hAnsi="Times New Roman" w:cs="Times New Roman"/>
        </w:rPr>
        <w:t xml:space="preserve"> </w:t>
      </w:r>
      <w:proofErr w:type="gramStart"/>
      <w:r w:rsidR="002F22C7">
        <w:rPr>
          <w:rFonts w:ascii="Times New Roman" w:hAnsi="Times New Roman" w:cs="Times New Roman"/>
        </w:rPr>
        <w:t>“ Rebellion</w:t>
      </w:r>
      <w:proofErr w:type="gramEnd"/>
      <w:r w:rsidR="002F22C7">
        <w:rPr>
          <w:rFonts w:ascii="Times New Roman" w:hAnsi="Times New Roman" w:cs="Times New Roman"/>
        </w:rPr>
        <w:t xml:space="preserve"> and Passion”, and </w:t>
      </w:r>
      <w:r w:rsidR="00F6465D">
        <w:rPr>
          <w:rFonts w:ascii="Times New Roman" w:hAnsi="Times New Roman" w:cs="Times New Roman"/>
        </w:rPr>
        <w:t xml:space="preserve"> </w:t>
      </w:r>
      <w:r w:rsidR="002F22C7">
        <w:rPr>
          <w:rFonts w:ascii="Times New Roman" w:hAnsi="Times New Roman" w:cs="Times New Roman"/>
        </w:rPr>
        <w:t>“</w:t>
      </w:r>
      <w:r w:rsidR="00F6465D">
        <w:rPr>
          <w:rFonts w:ascii="Times New Roman" w:hAnsi="Times New Roman" w:cs="Times New Roman"/>
        </w:rPr>
        <w:t>Freedom</w:t>
      </w:r>
      <w:r w:rsidR="002F22C7">
        <w:rPr>
          <w:rFonts w:ascii="Times New Roman" w:hAnsi="Times New Roman" w:cs="Times New Roman"/>
        </w:rPr>
        <w:t xml:space="preserve"> and S</w:t>
      </w:r>
      <w:r w:rsidR="00F6465D">
        <w:rPr>
          <w:rFonts w:ascii="Times New Roman" w:hAnsi="Times New Roman" w:cs="Times New Roman"/>
        </w:rPr>
        <w:t>uccess</w:t>
      </w:r>
      <w:r w:rsidR="002F22C7">
        <w:rPr>
          <w:rFonts w:ascii="Times New Roman" w:hAnsi="Times New Roman" w:cs="Times New Roman"/>
        </w:rPr>
        <w:t>”</w:t>
      </w:r>
      <w:r w:rsidR="00F6465D">
        <w:rPr>
          <w:rFonts w:ascii="Times New Roman" w:hAnsi="Times New Roman" w:cs="Times New Roman"/>
        </w:rPr>
        <w:t xml:space="preserve"> </w:t>
      </w:r>
      <w:r w:rsidR="00AB21AA">
        <w:rPr>
          <w:rFonts w:ascii="Times New Roman" w:hAnsi="Times New Roman" w:cs="Times New Roman"/>
        </w:rPr>
        <w:t>coincide with the ideas de</w:t>
      </w:r>
      <w:r w:rsidR="00732F71">
        <w:rPr>
          <w:rFonts w:ascii="Times New Roman" w:hAnsi="Times New Roman" w:cs="Times New Roman"/>
        </w:rPr>
        <w:t xml:space="preserve">picted in </w:t>
      </w:r>
      <w:r w:rsidR="00732F71" w:rsidRPr="0025523F">
        <w:rPr>
          <w:rFonts w:ascii="Times New Roman" w:hAnsi="Times New Roman" w:cs="Times New Roman"/>
          <w:i/>
        </w:rPr>
        <w:t>S</w:t>
      </w:r>
      <w:r w:rsidR="00CF0077" w:rsidRPr="0025523F">
        <w:rPr>
          <w:rFonts w:ascii="Times New Roman" w:hAnsi="Times New Roman" w:cs="Times New Roman"/>
          <w:i/>
        </w:rPr>
        <w:t>alvation</w:t>
      </w:r>
      <w:r w:rsidR="00CF0077">
        <w:rPr>
          <w:rFonts w:ascii="Times New Roman" w:hAnsi="Times New Roman" w:cs="Times New Roman"/>
        </w:rPr>
        <w:t xml:space="preserve"> by Langs</w:t>
      </w:r>
      <w:r w:rsidR="00732F71">
        <w:rPr>
          <w:rFonts w:ascii="Times New Roman" w:hAnsi="Times New Roman" w:cs="Times New Roman"/>
        </w:rPr>
        <w:t>ton</w:t>
      </w:r>
      <w:r w:rsidR="00AB21AA">
        <w:rPr>
          <w:rFonts w:ascii="Times New Roman" w:hAnsi="Times New Roman" w:cs="Times New Roman"/>
        </w:rPr>
        <w:t xml:space="preserve"> </w:t>
      </w:r>
      <w:proofErr w:type="spellStart"/>
      <w:r w:rsidR="00AB21AA">
        <w:rPr>
          <w:rFonts w:ascii="Times New Roman" w:hAnsi="Times New Roman" w:cs="Times New Roman"/>
        </w:rPr>
        <w:t>Hudges</w:t>
      </w:r>
      <w:proofErr w:type="spellEnd"/>
      <w:r w:rsidR="00AB21AA">
        <w:rPr>
          <w:rFonts w:ascii="Times New Roman" w:hAnsi="Times New Roman" w:cs="Times New Roman"/>
        </w:rPr>
        <w:t xml:space="preserve">, Ralph Waldo Emerson’s </w:t>
      </w:r>
      <w:r w:rsidR="0025523F" w:rsidRPr="0025523F">
        <w:rPr>
          <w:rFonts w:ascii="Times New Roman" w:hAnsi="Times New Roman" w:cs="Times New Roman"/>
          <w:i/>
        </w:rPr>
        <w:t>E</w:t>
      </w:r>
      <w:r w:rsidR="00AB21AA" w:rsidRPr="0025523F">
        <w:rPr>
          <w:rFonts w:ascii="Times New Roman" w:hAnsi="Times New Roman" w:cs="Times New Roman"/>
          <w:i/>
        </w:rPr>
        <w:t>ssay of Self Relian</w:t>
      </w:r>
      <w:r w:rsidR="000C2774" w:rsidRPr="0025523F">
        <w:rPr>
          <w:rFonts w:ascii="Times New Roman" w:hAnsi="Times New Roman" w:cs="Times New Roman"/>
          <w:i/>
        </w:rPr>
        <w:t>ce</w:t>
      </w:r>
      <w:r w:rsidR="000C2774">
        <w:rPr>
          <w:rFonts w:ascii="Times New Roman" w:hAnsi="Times New Roman" w:cs="Times New Roman"/>
        </w:rPr>
        <w:t xml:space="preserve"> and </w:t>
      </w:r>
      <w:r w:rsidR="000C2774" w:rsidRPr="0025523F">
        <w:rPr>
          <w:i/>
        </w:rPr>
        <w:t>Letter from a Birmingham Jail</w:t>
      </w:r>
      <w:r w:rsidR="000C2774">
        <w:rPr>
          <w:rFonts w:ascii="Times New Roman" w:hAnsi="Times New Roman" w:cs="Times New Roman"/>
        </w:rPr>
        <w:t xml:space="preserve"> </w:t>
      </w:r>
      <w:r w:rsidR="0025523F">
        <w:rPr>
          <w:rFonts w:ascii="Times New Roman" w:hAnsi="Times New Roman" w:cs="Times New Roman"/>
        </w:rPr>
        <w:t>by M</w:t>
      </w:r>
      <w:r w:rsidR="00AB21AA">
        <w:rPr>
          <w:rFonts w:ascii="Times New Roman" w:hAnsi="Times New Roman" w:cs="Times New Roman"/>
        </w:rPr>
        <w:t xml:space="preserve">artin Luther King Jr. </w:t>
      </w:r>
      <w:r w:rsidR="00EC0316">
        <w:rPr>
          <w:rFonts w:ascii="Times New Roman" w:hAnsi="Times New Roman" w:cs="Times New Roman"/>
        </w:rPr>
        <w:t xml:space="preserve">Now the question is how these three separate </w:t>
      </w:r>
      <w:r w:rsidR="00AA3F26">
        <w:rPr>
          <w:rFonts w:ascii="Times New Roman" w:hAnsi="Times New Roman" w:cs="Times New Roman"/>
        </w:rPr>
        <w:t xml:space="preserve">readings are </w:t>
      </w:r>
      <w:r w:rsidR="00EC0316">
        <w:rPr>
          <w:rFonts w:ascii="Times New Roman" w:hAnsi="Times New Roman" w:cs="Times New Roman"/>
        </w:rPr>
        <w:t>related to the ideas represented in the</w:t>
      </w:r>
      <w:r w:rsidR="00CE4F7E">
        <w:rPr>
          <w:rFonts w:ascii="Times New Roman" w:hAnsi="Times New Roman" w:cs="Times New Roman"/>
        </w:rPr>
        <w:t xml:space="preserve"> Dead P</w:t>
      </w:r>
      <w:r w:rsidR="00EC0316">
        <w:rPr>
          <w:rFonts w:ascii="Times New Roman" w:hAnsi="Times New Roman" w:cs="Times New Roman"/>
        </w:rPr>
        <w:t>oet’s Society</w:t>
      </w:r>
      <w:r w:rsidR="000C2774">
        <w:rPr>
          <w:rFonts w:ascii="Times New Roman" w:hAnsi="Times New Roman" w:cs="Times New Roman"/>
        </w:rPr>
        <w:t xml:space="preserve"> considering the different genres</w:t>
      </w:r>
      <w:r w:rsidR="00EC0316">
        <w:rPr>
          <w:rFonts w:ascii="Times New Roman" w:hAnsi="Times New Roman" w:cs="Times New Roman"/>
        </w:rPr>
        <w:t xml:space="preserve">. </w:t>
      </w:r>
      <w:r w:rsidR="00F6465D">
        <w:rPr>
          <w:rFonts w:ascii="Times New Roman" w:hAnsi="Times New Roman" w:cs="Times New Roman"/>
        </w:rPr>
        <w:t xml:space="preserve">This Essay will </w:t>
      </w:r>
      <w:r w:rsidR="00CE4F7E">
        <w:rPr>
          <w:rFonts w:ascii="Times New Roman" w:hAnsi="Times New Roman" w:cs="Times New Roman"/>
        </w:rPr>
        <w:t xml:space="preserve">serve as a means of exploring the connection between the film and these readings. </w:t>
      </w:r>
      <w:r w:rsidR="002133B5">
        <w:rPr>
          <w:rFonts w:ascii="Times New Roman" w:hAnsi="Times New Roman" w:cs="Times New Roman"/>
        </w:rPr>
        <w:t xml:space="preserve"> </w:t>
      </w:r>
      <w:r w:rsidR="004B4EF0">
        <w:rPr>
          <w:rFonts w:ascii="Times New Roman" w:hAnsi="Times New Roman" w:cs="Times New Roman"/>
        </w:rPr>
        <w:t xml:space="preserve">   </w:t>
      </w:r>
      <w:r w:rsidR="002133B5">
        <w:rPr>
          <w:rFonts w:ascii="Times New Roman" w:hAnsi="Times New Roman" w:cs="Times New Roman"/>
        </w:rPr>
        <w:t xml:space="preserve">                  </w:t>
      </w:r>
    </w:p>
    <w:p w:rsidR="00276CE1" w:rsidRDefault="008B4D5A" w:rsidP="00DD6EDE">
      <w:pPr>
        <w:ind w:firstLine="0"/>
        <w:rPr>
          <w:rFonts w:ascii="Times New Roman" w:hAnsi="Times New Roman" w:cs="Times New Roman"/>
          <w:b/>
        </w:rPr>
      </w:pPr>
      <w:r w:rsidRPr="00DD6EDE">
        <w:rPr>
          <w:rFonts w:ascii="Times New Roman" w:hAnsi="Times New Roman" w:cs="Times New Roman"/>
          <w:b/>
        </w:rPr>
        <w:t>Discussion</w:t>
      </w:r>
    </w:p>
    <w:p w:rsidR="00732F71" w:rsidRDefault="008B4D5A" w:rsidP="00DD6EDE">
      <w:pPr>
        <w:ind w:firstLine="0"/>
        <w:rPr>
          <w:rFonts w:ascii="Times New Roman" w:hAnsi="Times New Roman" w:cs="Times New Roman"/>
        </w:rPr>
      </w:pPr>
      <w:r>
        <w:rPr>
          <w:rFonts w:ascii="Times New Roman" w:hAnsi="Times New Roman" w:cs="Times New Roman"/>
          <w:b/>
        </w:rPr>
        <w:tab/>
      </w:r>
      <w:r w:rsidR="002F22C7">
        <w:rPr>
          <w:rFonts w:ascii="Times New Roman" w:hAnsi="Times New Roman" w:cs="Times New Roman"/>
        </w:rPr>
        <w:t>The theme of “non-conformity” best connects to the theme</w:t>
      </w:r>
      <w:r w:rsidR="00AA3F26">
        <w:rPr>
          <w:rFonts w:ascii="Times New Roman" w:hAnsi="Times New Roman" w:cs="Times New Roman"/>
        </w:rPr>
        <w:t xml:space="preserve"> depicted in </w:t>
      </w:r>
      <w:r w:rsidR="00AA3F26" w:rsidRPr="00AA3F26">
        <w:rPr>
          <w:rFonts w:ascii="Times New Roman" w:hAnsi="Times New Roman" w:cs="Times New Roman"/>
          <w:i/>
        </w:rPr>
        <w:t>S</w:t>
      </w:r>
      <w:r w:rsidR="002F22C7" w:rsidRPr="00AA3F26">
        <w:rPr>
          <w:rFonts w:ascii="Times New Roman" w:hAnsi="Times New Roman" w:cs="Times New Roman"/>
          <w:i/>
        </w:rPr>
        <w:t xml:space="preserve">alvation </w:t>
      </w:r>
      <w:r w:rsidR="002F22C7">
        <w:rPr>
          <w:rFonts w:ascii="Times New Roman" w:hAnsi="Times New Roman" w:cs="Times New Roman"/>
        </w:rPr>
        <w:t xml:space="preserve">by Langston </w:t>
      </w:r>
      <w:proofErr w:type="spellStart"/>
      <w:r w:rsidR="002F22C7">
        <w:rPr>
          <w:rFonts w:ascii="Times New Roman" w:hAnsi="Times New Roman" w:cs="Times New Roman"/>
        </w:rPr>
        <w:t>Hudges</w:t>
      </w:r>
      <w:proofErr w:type="spellEnd"/>
      <w:r w:rsidR="002F22C7">
        <w:rPr>
          <w:rFonts w:ascii="Times New Roman" w:hAnsi="Times New Roman" w:cs="Times New Roman"/>
        </w:rPr>
        <w:t xml:space="preserve">. In </w:t>
      </w:r>
      <w:r w:rsidR="002F22C7" w:rsidRPr="006D6D16">
        <w:rPr>
          <w:rFonts w:ascii="Times New Roman" w:hAnsi="Times New Roman" w:cs="Times New Roman"/>
          <w:i/>
        </w:rPr>
        <w:t>Dead Poet’s Society</w:t>
      </w:r>
      <w:r w:rsidR="002F22C7">
        <w:rPr>
          <w:rFonts w:ascii="Times New Roman" w:hAnsi="Times New Roman" w:cs="Times New Roman"/>
        </w:rPr>
        <w:t xml:space="preserve">, the dominance of conformity is quite evident. Students are compelled to perform the usual practices at the academy such as a mandatory visit to the chapel, the same dressing, and </w:t>
      </w:r>
      <w:r w:rsidR="00E143EA">
        <w:rPr>
          <w:rFonts w:ascii="Times New Roman" w:hAnsi="Times New Roman" w:cs="Times New Roman"/>
        </w:rPr>
        <w:t>recitation of the same “Four pillars’ Anthem</w:t>
      </w:r>
      <w:r w:rsidR="00AA3F26">
        <w:rPr>
          <w:rFonts w:ascii="Times New Roman" w:hAnsi="Times New Roman" w:cs="Times New Roman"/>
        </w:rPr>
        <w:t xml:space="preserve"> </w:t>
      </w:r>
      <w:r w:rsidR="00AA3F26">
        <w:rPr>
          <w:rFonts w:ascii="Times New Roman" w:hAnsi="Times New Roman" w:cs="Times New Roman"/>
        </w:rPr>
        <w:fldChar w:fldCharType="begin"/>
      </w:r>
      <w:r w:rsidR="00AA3F26">
        <w:rPr>
          <w:rFonts w:ascii="Times New Roman" w:hAnsi="Times New Roman" w:cs="Times New Roman"/>
        </w:rPr>
        <w:instrText xml:space="preserve"> ADDIN ZOTERO_ITEM CSL_CITATION {"citationID":"jVLMvC7H","properties":{"formattedCitation":"(Weir)","plainCitation":"(Weir)","noteIndex":0},"citationItems":[{"id":434,"uris":["http://zotero.org/users/local/CKNkWnK9/items/4P4N52QL"],"uri":["http://zotero.org/users/local/CKNkWnK9/items/4P4N52QL"],"itemData":{"id":434,"type":"motion_picture","title":"Dead Poet's Society","source":"www.imdb.com","abstract":"Directed by Peter Weir.  With Robin Williams, Robert Sean Leonard, Ethan Hawke, Josh Charles. English teacher John Keating inspires his students to look at poetry with a different perspective of authentic knowledge and feelings.","URL":"http://www.imdb.com/title/tt0097165/","note":"IMDb ID: tt0097165","author":[{"family":"Weir","given":"Peter"}],"accessed":{"date-parts":[["2019",12,4]]}}}],"schema":"https://github.com/citation-style-language/schema/raw/master/csl-citation.json"} </w:instrText>
      </w:r>
      <w:r w:rsidR="00AA3F26">
        <w:rPr>
          <w:rFonts w:ascii="Times New Roman" w:hAnsi="Times New Roman" w:cs="Times New Roman"/>
        </w:rPr>
        <w:fldChar w:fldCharType="separate"/>
      </w:r>
      <w:r w:rsidR="00AA3F26" w:rsidRPr="00AA3F26">
        <w:rPr>
          <w:rFonts w:ascii="Times New Roman" w:hAnsi="Times New Roman" w:cs="Times New Roman"/>
        </w:rPr>
        <w:t>(Weir)</w:t>
      </w:r>
      <w:r w:rsidR="00AA3F26">
        <w:rPr>
          <w:rFonts w:ascii="Times New Roman" w:hAnsi="Times New Roman" w:cs="Times New Roman"/>
        </w:rPr>
        <w:fldChar w:fldCharType="end"/>
      </w:r>
      <w:r w:rsidR="00E143EA">
        <w:rPr>
          <w:rFonts w:ascii="Times New Roman" w:hAnsi="Times New Roman" w:cs="Times New Roman"/>
        </w:rPr>
        <w:t xml:space="preserve">. Another form of conformity comes from a </w:t>
      </w:r>
      <w:r w:rsidR="00AA3F26">
        <w:rPr>
          <w:rFonts w:ascii="Times New Roman" w:hAnsi="Times New Roman" w:cs="Times New Roman"/>
        </w:rPr>
        <w:t>society</w:t>
      </w:r>
      <w:r w:rsidR="00E143EA">
        <w:rPr>
          <w:rFonts w:ascii="Times New Roman" w:hAnsi="Times New Roman" w:cs="Times New Roman"/>
        </w:rPr>
        <w:t xml:space="preserve"> where most of the students in the Walton </w:t>
      </w:r>
      <w:r w:rsidR="00E143EA">
        <w:rPr>
          <w:rFonts w:ascii="Times New Roman" w:hAnsi="Times New Roman" w:cs="Times New Roman"/>
        </w:rPr>
        <w:lastRenderedPageBreak/>
        <w:t>Academy are compelled to follow the steps of their parents</w:t>
      </w:r>
      <w:r w:rsidR="00AA3F26">
        <w:rPr>
          <w:rFonts w:ascii="Times New Roman" w:hAnsi="Times New Roman" w:cs="Times New Roman"/>
        </w:rPr>
        <w:t xml:space="preserve"> </w:t>
      </w:r>
      <w:r w:rsidR="00AA3F26">
        <w:rPr>
          <w:rFonts w:ascii="Times New Roman" w:hAnsi="Times New Roman" w:cs="Times New Roman"/>
        </w:rPr>
        <w:fldChar w:fldCharType="begin"/>
      </w:r>
      <w:r w:rsidR="00AA3F26">
        <w:rPr>
          <w:rFonts w:ascii="Times New Roman" w:hAnsi="Times New Roman" w:cs="Times New Roman"/>
        </w:rPr>
        <w:instrText xml:space="preserve"> ADDIN ZOTERO_ITEM CSL_CITATION {"citationID":"9SU7UHLm","properties":{"formattedCitation":"(Weir)","plainCitation":"(Weir)","noteIndex":0},"citationItems":[{"id":434,"uris":["http://zotero.org/users/local/CKNkWnK9/items/4P4N52QL"],"uri":["http://zotero.org/users/local/CKNkWnK9/items/4P4N52QL"],"itemData":{"id":434,"type":"motion_picture","title":"Dead Poet's Society","source":"www.imdb.com","abstract":"Directed by Peter Weir.  With Robin Williams, Robert Sean Leonard, Ethan Hawke, Josh Charles. English teacher John Keating inspires his students to look at poetry with a different perspective of authentic knowledge and feelings.","URL":"http://www.imdb.com/title/tt0097165/","note":"IMDb ID: tt0097165","author":[{"family":"Weir","given":"Peter"}],"accessed":{"date-parts":[["2019",12,4]]}}}],"schema":"https://github.com/citation-style-language/schema/raw/master/csl-citation.json"} </w:instrText>
      </w:r>
      <w:r w:rsidR="00AA3F26">
        <w:rPr>
          <w:rFonts w:ascii="Times New Roman" w:hAnsi="Times New Roman" w:cs="Times New Roman"/>
        </w:rPr>
        <w:fldChar w:fldCharType="separate"/>
      </w:r>
      <w:r w:rsidR="00AA3F26" w:rsidRPr="00AA3F26">
        <w:rPr>
          <w:rFonts w:ascii="Times New Roman" w:hAnsi="Times New Roman" w:cs="Times New Roman"/>
        </w:rPr>
        <w:t>(Weir)</w:t>
      </w:r>
      <w:r w:rsidR="00AA3F26">
        <w:rPr>
          <w:rFonts w:ascii="Times New Roman" w:hAnsi="Times New Roman" w:cs="Times New Roman"/>
        </w:rPr>
        <w:fldChar w:fldCharType="end"/>
      </w:r>
      <w:r w:rsidR="00E143EA">
        <w:rPr>
          <w:rFonts w:ascii="Times New Roman" w:hAnsi="Times New Roman" w:cs="Times New Roman"/>
        </w:rPr>
        <w:t xml:space="preserve">. </w:t>
      </w:r>
      <w:r w:rsidR="00FD00A7">
        <w:rPr>
          <w:rFonts w:ascii="Times New Roman" w:hAnsi="Times New Roman" w:cs="Times New Roman"/>
        </w:rPr>
        <w:t xml:space="preserve">The basic idea of nonconformity is kept alive by the English teacher Mr. </w:t>
      </w:r>
      <w:proofErr w:type="spellStart"/>
      <w:r w:rsidR="00FD00A7">
        <w:rPr>
          <w:rFonts w:ascii="Times New Roman" w:hAnsi="Times New Roman" w:cs="Times New Roman"/>
        </w:rPr>
        <w:t>Keeting</w:t>
      </w:r>
      <w:proofErr w:type="spellEnd"/>
      <w:r w:rsidR="0074506C">
        <w:rPr>
          <w:rFonts w:ascii="Times New Roman" w:hAnsi="Times New Roman" w:cs="Times New Roman"/>
        </w:rPr>
        <w:t>,</w:t>
      </w:r>
      <w:r w:rsidR="00FD00A7">
        <w:rPr>
          <w:rFonts w:ascii="Times New Roman" w:hAnsi="Times New Roman" w:cs="Times New Roman"/>
        </w:rPr>
        <w:t xml:space="preserve"> who advises his students to curve away from the lines of conformity</w:t>
      </w:r>
      <w:r w:rsidR="0074506C">
        <w:rPr>
          <w:rFonts w:ascii="Times New Roman" w:hAnsi="Times New Roman" w:cs="Times New Roman"/>
        </w:rPr>
        <w:t>,</w:t>
      </w:r>
      <w:r w:rsidR="00FD00A7">
        <w:rPr>
          <w:rFonts w:ascii="Times New Roman" w:hAnsi="Times New Roman" w:cs="Times New Roman"/>
        </w:rPr>
        <w:t xml:space="preserve"> society has drawn. Through his everyday motivational quotes and unorthodox methods of teaching</w:t>
      </w:r>
      <w:r w:rsidR="0074506C">
        <w:rPr>
          <w:rFonts w:ascii="Times New Roman" w:hAnsi="Times New Roman" w:cs="Times New Roman"/>
        </w:rPr>
        <w:t>,</w:t>
      </w:r>
      <w:r w:rsidR="00FD00A7">
        <w:rPr>
          <w:rFonts w:ascii="Times New Roman" w:hAnsi="Times New Roman" w:cs="Times New Roman"/>
        </w:rPr>
        <w:t xml:space="preserve"> Mr. </w:t>
      </w:r>
      <w:proofErr w:type="spellStart"/>
      <w:r w:rsidR="00FD00A7">
        <w:rPr>
          <w:rFonts w:ascii="Times New Roman" w:hAnsi="Times New Roman" w:cs="Times New Roman"/>
        </w:rPr>
        <w:t>Keeting</w:t>
      </w:r>
      <w:proofErr w:type="spellEnd"/>
      <w:r w:rsidR="00FD00A7">
        <w:rPr>
          <w:rFonts w:ascii="Times New Roman" w:hAnsi="Times New Roman" w:cs="Times New Roman"/>
        </w:rPr>
        <w:t xml:space="preserve"> inspires his students to bend the rules of the society by perusing their dreams which are their identity.  The same idea is depicted</w:t>
      </w:r>
      <w:r w:rsidR="00AA3F26">
        <w:rPr>
          <w:rFonts w:ascii="Times New Roman" w:hAnsi="Times New Roman" w:cs="Times New Roman"/>
        </w:rPr>
        <w:t xml:space="preserve"> in</w:t>
      </w:r>
      <w:r w:rsidR="00FD00A7">
        <w:rPr>
          <w:rFonts w:ascii="Times New Roman" w:hAnsi="Times New Roman" w:cs="Times New Roman"/>
        </w:rPr>
        <w:t xml:space="preserve"> </w:t>
      </w:r>
      <w:proofErr w:type="spellStart"/>
      <w:r w:rsidR="00AA3F26">
        <w:rPr>
          <w:rFonts w:ascii="Times New Roman" w:hAnsi="Times New Roman" w:cs="Times New Roman"/>
        </w:rPr>
        <w:t>Hudge</w:t>
      </w:r>
      <w:r w:rsidR="0074506C">
        <w:rPr>
          <w:rFonts w:ascii="Times New Roman" w:hAnsi="Times New Roman" w:cs="Times New Roman"/>
        </w:rPr>
        <w:t>s</w:t>
      </w:r>
      <w:proofErr w:type="spellEnd"/>
      <w:r w:rsidR="0074506C">
        <w:rPr>
          <w:rFonts w:ascii="Times New Roman" w:hAnsi="Times New Roman" w:cs="Times New Roman"/>
        </w:rPr>
        <w:t xml:space="preserve">’ </w:t>
      </w:r>
      <w:r w:rsidR="00AA3F26" w:rsidRPr="0074506C">
        <w:rPr>
          <w:rFonts w:ascii="Times New Roman" w:hAnsi="Times New Roman" w:cs="Times New Roman"/>
          <w:i/>
          <w:iCs/>
        </w:rPr>
        <w:t>Salvation</w:t>
      </w:r>
      <w:r w:rsidR="00FD00A7">
        <w:rPr>
          <w:rFonts w:ascii="Times New Roman" w:hAnsi="Times New Roman" w:cs="Times New Roman"/>
        </w:rPr>
        <w:t xml:space="preserve">. Let me give you a little idea about the plot of the story. </w:t>
      </w:r>
      <w:r w:rsidR="00552E0A">
        <w:rPr>
          <w:rFonts w:ascii="Times New Roman" w:hAnsi="Times New Roman" w:cs="Times New Roman"/>
        </w:rPr>
        <w:t xml:space="preserve">Young </w:t>
      </w:r>
      <w:proofErr w:type="spellStart"/>
      <w:r w:rsidR="00552E0A">
        <w:rPr>
          <w:rFonts w:ascii="Times New Roman" w:hAnsi="Times New Roman" w:cs="Times New Roman"/>
        </w:rPr>
        <w:t>Hudges</w:t>
      </w:r>
      <w:proofErr w:type="spellEnd"/>
      <w:r w:rsidR="00552E0A">
        <w:rPr>
          <w:rFonts w:ascii="Times New Roman" w:hAnsi="Times New Roman" w:cs="Times New Roman"/>
        </w:rPr>
        <w:t xml:space="preserve"> attends an un</w:t>
      </w:r>
      <w:r w:rsidR="00765EEB">
        <w:rPr>
          <w:rFonts w:ascii="Times New Roman" w:hAnsi="Times New Roman" w:cs="Times New Roman"/>
        </w:rPr>
        <w:t>u</w:t>
      </w:r>
      <w:r w:rsidR="00552E0A">
        <w:rPr>
          <w:rFonts w:ascii="Times New Roman" w:hAnsi="Times New Roman" w:cs="Times New Roman"/>
        </w:rPr>
        <w:t xml:space="preserve">sual </w:t>
      </w:r>
      <w:r w:rsidR="00CF7288">
        <w:rPr>
          <w:rFonts w:ascii="Times New Roman" w:hAnsi="Times New Roman" w:cs="Times New Roman"/>
        </w:rPr>
        <w:t xml:space="preserve">revival </w:t>
      </w:r>
      <w:r w:rsidR="00552E0A">
        <w:rPr>
          <w:rFonts w:ascii="Times New Roman" w:hAnsi="Times New Roman" w:cs="Times New Roman"/>
        </w:rPr>
        <w:t xml:space="preserve">ceremony in a church with his aunt where he </w:t>
      </w:r>
      <w:r w:rsidR="00AA3F26">
        <w:rPr>
          <w:rFonts w:ascii="Times New Roman" w:hAnsi="Times New Roman" w:cs="Times New Roman"/>
        </w:rPr>
        <w:t>is</w:t>
      </w:r>
      <w:r w:rsidR="00765EEB">
        <w:rPr>
          <w:rFonts w:ascii="Times New Roman" w:hAnsi="Times New Roman" w:cs="Times New Roman"/>
        </w:rPr>
        <w:t xml:space="preserve"> suppo</w:t>
      </w:r>
      <w:r w:rsidR="00CF7288">
        <w:rPr>
          <w:rFonts w:ascii="Times New Roman" w:hAnsi="Times New Roman" w:cs="Times New Roman"/>
        </w:rPr>
        <w:t xml:space="preserve">sed to see Jesus in the form of light if he </w:t>
      </w:r>
      <w:r w:rsidR="00AA3F26">
        <w:rPr>
          <w:rFonts w:ascii="Times New Roman" w:hAnsi="Times New Roman" w:cs="Times New Roman"/>
        </w:rPr>
        <w:t>is saved from his</w:t>
      </w:r>
      <w:r w:rsidR="00CF7288">
        <w:rPr>
          <w:rFonts w:ascii="Times New Roman" w:hAnsi="Times New Roman" w:cs="Times New Roman"/>
        </w:rPr>
        <w:t xml:space="preserve"> sins</w:t>
      </w:r>
      <w:r w:rsidR="00AA3F26">
        <w:rPr>
          <w:rFonts w:ascii="Times New Roman" w:hAnsi="Times New Roman" w:cs="Times New Roman"/>
        </w:rPr>
        <w:t xml:space="preserve"> </w:t>
      </w:r>
      <w:r w:rsidR="00AA3F26">
        <w:rPr>
          <w:rFonts w:ascii="Times New Roman" w:hAnsi="Times New Roman" w:cs="Times New Roman"/>
        </w:rPr>
        <w:fldChar w:fldCharType="begin"/>
      </w:r>
      <w:r w:rsidR="00AA3F26">
        <w:rPr>
          <w:rFonts w:ascii="Times New Roman" w:hAnsi="Times New Roman" w:cs="Times New Roman"/>
        </w:rPr>
        <w:instrText xml:space="preserve"> ADDIN ZOTERO_ITEM CSL_CITATION {"citationID":"M4yVTadl","properties":{"formattedCitation":"(Hudges)","plainCitation":"(Hudges)","noteIndex":0},"citationItems":[{"id":440,"uris":["http://zotero.org/users/local/CKNkWnK9/items/6XMUMBWZ"],"uri":["http://zotero.org/users/local/CKNkWnK9/items/6XMUMBWZ"],"itemData":{"id":440,"type":"chapter","title":"Salvation","author":[{"family":"Hudges","given":"Langston"}]}}],"schema":"https://github.com/citation-style-language/schema/raw/master/csl-citation.json"} </w:instrText>
      </w:r>
      <w:r w:rsidR="00AA3F26">
        <w:rPr>
          <w:rFonts w:ascii="Times New Roman" w:hAnsi="Times New Roman" w:cs="Times New Roman"/>
        </w:rPr>
        <w:fldChar w:fldCharType="separate"/>
      </w:r>
      <w:r w:rsidR="00AA3F26" w:rsidRPr="00AA3F26">
        <w:rPr>
          <w:rFonts w:ascii="Times New Roman" w:hAnsi="Times New Roman" w:cs="Times New Roman"/>
        </w:rPr>
        <w:t>(</w:t>
      </w:r>
      <w:proofErr w:type="spellStart"/>
      <w:r w:rsidR="00AA3F26" w:rsidRPr="00AA3F26">
        <w:rPr>
          <w:rFonts w:ascii="Times New Roman" w:hAnsi="Times New Roman" w:cs="Times New Roman"/>
        </w:rPr>
        <w:t>Hudges</w:t>
      </w:r>
      <w:proofErr w:type="spellEnd"/>
      <w:r w:rsidR="00AA3F26" w:rsidRPr="00AA3F26">
        <w:rPr>
          <w:rFonts w:ascii="Times New Roman" w:hAnsi="Times New Roman" w:cs="Times New Roman"/>
        </w:rPr>
        <w:t>)</w:t>
      </w:r>
      <w:r w:rsidR="00AA3F26">
        <w:rPr>
          <w:rFonts w:ascii="Times New Roman" w:hAnsi="Times New Roman" w:cs="Times New Roman"/>
        </w:rPr>
        <w:fldChar w:fldCharType="end"/>
      </w:r>
      <w:r w:rsidR="00CF7288">
        <w:rPr>
          <w:rFonts w:ascii="Times New Roman" w:hAnsi="Times New Roman" w:cs="Times New Roman"/>
        </w:rPr>
        <w:t xml:space="preserve">. Everyone seems to see the light and moves forward except young Langston </w:t>
      </w:r>
      <w:r w:rsidR="00AA3F26">
        <w:rPr>
          <w:rFonts w:ascii="Times New Roman" w:hAnsi="Times New Roman" w:cs="Times New Roman"/>
        </w:rPr>
        <w:t xml:space="preserve">and </w:t>
      </w:r>
      <w:r w:rsidR="00CF7288">
        <w:rPr>
          <w:rFonts w:ascii="Times New Roman" w:hAnsi="Times New Roman" w:cs="Times New Roman"/>
        </w:rPr>
        <w:t>another boy named Westley. At the moment</w:t>
      </w:r>
      <w:r w:rsidR="0074506C">
        <w:rPr>
          <w:rFonts w:ascii="Times New Roman" w:hAnsi="Times New Roman" w:cs="Times New Roman"/>
        </w:rPr>
        <w:t>,</w:t>
      </w:r>
      <w:r w:rsidR="00CF7288">
        <w:rPr>
          <w:rFonts w:ascii="Times New Roman" w:hAnsi="Times New Roman" w:cs="Times New Roman"/>
        </w:rPr>
        <w:t xml:space="preserve"> Langston pretends to see the light by moving forward</w:t>
      </w:r>
      <w:r w:rsidR="0074506C">
        <w:rPr>
          <w:rFonts w:ascii="Times New Roman" w:hAnsi="Times New Roman" w:cs="Times New Roman"/>
        </w:rPr>
        <w:t>,</w:t>
      </w:r>
      <w:r w:rsidR="00CF7288">
        <w:rPr>
          <w:rFonts w:ascii="Times New Roman" w:hAnsi="Times New Roman" w:cs="Times New Roman"/>
        </w:rPr>
        <w:t xml:space="preserve"> however, he later questions the beliefs of a society </w:t>
      </w:r>
      <w:r w:rsidR="00AA3F26">
        <w:rPr>
          <w:rFonts w:ascii="Times New Roman" w:hAnsi="Times New Roman" w:cs="Times New Roman"/>
        </w:rPr>
        <w:t xml:space="preserve">which he thinks is just </w:t>
      </w:r>
      <w:r w:rsidR="00F4552C">
        <w:rPr>
          <w:rFonts w:ascii="Times New Roman" w:hAnsi="Times New Roman" w:cs="Times New Roman"/>
        </w:rPr>
        <w:t>an illusion. He was told that he would be saved by Jesus but he was not</w:t>
      </w:r>
      <w:r w:rsidR="00913B50">
        <w:rPr>
          <w:rFonts w:ascii="Times New Roman" w:hAnsi="Times New Roman" w:cs="Times New Roman"/>
        </w:rPr>
        <w:t>, so</w:t>
      </w:r>
      <w:r w:rsidR="00AA3F26">
        <w:rPr>
          <w:rFonts w:ascii="Times New Roman" w:hAnsi="Times New Roman" w:cs="Times New Roman"/>
        </w:rPr>
        <w:t xml:space="preserve"> </w:t>
      </w:r>
      <w:r w:rsidR="00F4552C">
        <w:rPr>
          <w:rFonts w:ascii="Times New Roman" w:hAnsi="Times New Roman" w:cs="Times New Roman"/>
        </w:rPr>
        <w:t>he wonder</w:t>
      </w:r>
      <w:r w:rsidR="00AA3F26">
        <w:rPr>
          <w:rFonts w:ascii="Times New Roman" w:hAnsi="Times New Roman" w:cs="Times New Roman"/>
        </w:rPr>
        <w:t>s</w:t>
      </w:r>
      <w:r w:rsidR="00F4552C">
        <w:rPr>
          <w:rFonts w:ascii="Times New Roman" w:hAnsi="Times New Roman" w:cs="Times New Roman"/>
        </w:rPr>
        <w:t xml:space="preserve"> why</w:t>
      </w:r>
      <w:r w:rsidR="00AA3F26">
        <w:rPr>
          <w:rFonts w:ascii="Times New Roman" w:hAnsi="Times New Roman" w:cs="Times New Roman"/>
        </w:rPr>
        <w:t xml:space="preserve"> </w:t>
      </w:r>
      <w:r w:rsidR="00AA3F26">
        <w:rPr>
          <w:rFonts w:ascii="Times New Roman" w:hAnsi="Times New Roman" w:cs="Times New Roman"/>
        </w:rPr>
        <w:fldChar w:fldCharType="begin"/>
      </w:r>
      <w:r w:rsidR="00AA3F26">
        <w:rPr>
          <w:rFonts w:ascii="Times New Roman" w:hAnsi="Times New Roman" w:cs="Times New Roman"/>
        </w:rPr>
        <w:instrText xml:space="preserve"> ADDIN ZOTERO_ITEM CSL_CITATION {"citationID":"OnpbYUBZ","properties":{"formattedCitation":"(Hudges)","plainCitation":"(Hudges)","noteIndex":0},"citationItems":[{"id":440,"uris":["http://zotero.org/users/local/CKNkWnK9/items/6XMUMBWZ"],"uri":["http://zotero.org/users/local/CKNkWnK9/items/6XMUMBWZ"],"itemData":{"id":440,"type":"chapter","title":"Salvation","author":[{"family":"Hudges","given":"Langston"}]}}],"schema":"https://github.com/citation-style-language/schema/raw/master/csl-citation.json"} </w:instrText>
      </w:r>
      <w:r w:rsidR="00AA3F26">
        <w:rPr>
          <w:rFonts w:ascii="Times New Roman" w:hAnsi="Times New Roman" w:cs="Times New Roman"/>
        </w:rPr>
        <w:fldChar w:fldCharType="separate"/>
      </w:r>
      <w:r w:rsidR="00AA3F26" w:rsidRPr="00AA3F26">
        <w:rPr>
          <w:rFonts w:ascii="Times New Roman" w:hAnsi="Times New Roman" w:cs="Times New Roman"/>
        </w:rPr>
        <w:t>(</w:t>
      </w:r>
      <w:proofErr w:type="spellStart"/>
      <w:r w:rsidR="00AA3F26" w:rsidRPr="00AA3F26">
        <w:rPr>
          <w:rFonts w:ascii="Times New Roman" w:hAnsi="Times New Roman" w:cs="Times New Roman"/>
        </w:rPr>
        <w:t>Hudges</w:t>
      </w:r>
      <w:proofErr w:type="spellEnd"/>
      <w:r w:rsidR="00AA3F26" w:rsidRPr="00AA3F26">
        <w:rPr>
          <w:rFonts w:ascii="Times New Roman" w:hAnsi="Times New Roman" w:cs="Times New Roman"/>
        </w:rPr>
        <w:t>)</w:t>
      </w:r>
      <w:r w:rsidR="00AA3F26">
        <w:rPr>
          <w:rFonts w:ascii="Times New Roman" w:hAnsi="Times New Roman" w:cs="Times New Roman"/>
        </w:rPr>
        <w:fldChar w:fldCharType="end"/>
      </w:r>
      <w:r w:rsidR="00F4552C">
        <w:rPr>
          <w:rFonts w:ascii="Times New Roman" w:hAnsi="Times New Roman" w:cs="Times New Roman"/>
        </w:rPr>
        <w:t>. This depicts the society</w:t>
      </w:r>
      <w:r w:rsidR="00AA3F26">
        <w:rPr>
          <w:rFonts w:ascii="Times New Roman" w:hAnsi="Times New Roman" w:cs="Times New Roman"/>
        </w:rPr>
        <w:t>,</w:t>
      </w:r>
      <w:r w:rsidR="00F4552C">
        <w:rPr>
          <w:rFonts w:ascii="Times New Roman" w:hAnsi="Times New Roman" w:cs="Times New Roman"/>
        </w:rPr>
        <w:t xml:space="preserve"> blindly following </w:t>
      </w:r>
      <w:r w:rsidR="000D5663">
        <w:rPr>
          <w:rFonts w:ascii="Times New Roman" w:hAnsi="Times New Roman" w:cs="Times New Roman"/>
        </w:rPr>
        <w:t>beli</w:t>
      </w:r>
      <w:r w:rsidR="00AA3F26">
        <w:rPr>
          <w:rFonts w:ascii="Times New Roman" w:hAnsi="Times New Roman" w:cs="Times New Roman"/>
        </w:rPr>
        <w:t>efs without any logical reasoning</w:t>
      </w:r>
      <w:r w:rsidR="000D5663">
        <w:rPr>
          <w:rFonts w:ascii="Times New Roman" w:hAnsi="Times New Roman" w:cs="Times New Roman"/>
        </w:rPr>
        <w:t xml:space="preserve">. </w:t>
      </w:r>
      <w:r w:rsidR="00E63190">
        <w:rPr>
          <w:rFonts w:ascii="Times New Roman" w:hAnsi="Times New Roman" w:cs="Times New Roman"/>
        </w:rPr>
        <w:t xml:space="preserve">He was expected to conform </w:t>
      </w:r>
      <w:r w:rsidR="00106676">
        <w:rPr>
          <w:rFonts w:ascii="Times New Roman" w:hAnsi="Times New Roman" w:cs="Times New Roman"/>
        </w:rPr>
        <w:t>to</w:t>
      </w:r>
      <w:r w:rsidR="00E63190">
        <w:rPr>
          <w:rFonts w:ascii="Times New Roman" w:hAnsi="Times New Roman" w:cs="Times New Roman"/>
        </w:rPr>
        <w:t xml:space="preserve"> the beliefs of society as everyone </w:t>
      </w:r>
      <w:r w:rsidR="002A0AA8">
        <w:rPr>
          <w:rFonts w:ascii="Times New Roman" w:hAnsi="Times New Roman" w:cs="Times New Roman"/>
        </w:rPr>
        <w:t xml:space="preserve">prayed and </w:t>
      </w:r>
      <w:r w:rsidR="00E63190">
        <w:rPr>
          <w:rFonts w:ascii="Times New Roman" w:hAnsi="Times New Roman" w:cs="Times New Roman"/>
        </w:rPr>
        <w:t>cheered for him to move forw</w:t>
      </w:r>
      <w:r w:rsidR="002A0AA8">
        <w:rPr>
          <w:rFonts w:ascii="Times New Roman" w:hAnsi="Times New Roman" w:cs="Times New Roman"/>
        </w:rPr>
        <w:t xml:space="preserve">ard and show that he was saved without realizing the fact that it could turn the other way around. </w:t>
      </w:r>
    </w:p>
    <w:p w:rsidR="00006E00" w:rsidRDefault="008B4D5A" w:rsidP="00DD6EDE">
      <w:pPr>
        <w:ind w:firstLine="0"/>
        <w:rPr>
          <w:rFonts w:ascii="Times New Roman" w:hAnsi="Times New Roman" w:cs="Times New Roman"/>
        </w:rPr>
      </w:pPr>
      <w:r>
        <w:rPr>
          <w:rFonts w:ascii="Times New Roman" w:hAnsi="Times New Roman" w:cs="Times New Roman"/>
        </w:rPr>
        <w:tab/>
      </w:r>
      <w:r w:rsidR="00494D20">
        <w:rPr>
          <w:rFonts w:ascii="Times New Roman" w:hAnsi="Times New Roman" w:cs="Times New Roman"/>
        </w:rPr>
        <w:t xml:space="preserve">The other piece of literature that I am going to </w:t>
      </w:r>
      <w:r w:rsidR="008003C2">
        <w:rPr>
          <w:rFonts w:ascii="Times New Roman" w:hAnsi="Times New Roman" w:cs="Times New Roman"/>
        </w:rPr>
        <w:t>analyze</w:t>
      </w:r>
      <w:r w:rsidR="0074506C">
        <w:rPr>
          <w:rFonts w:ascii="Times New Roman" w:hAnsi="Times New Roman" w:cs="Times New Roman"/>
        </w:rPr>
        <w:t>,</w:t>
      </w:r>
      <w:r w:rsidR="00A146FB">
        <w:rPr>
          <w:rFonts w:ascii="Times New Roman" w:hAnsi="Times New Roman" w:cs="Times New Roman"/>
        </w:rPr>
        <w:t xml:space="preserve"> while connecting it to </w:t>
      </w:r>
      <w:r w:rsidR="00494D20">
        <w:rPr>
          <w:rFonts w:ascii="Times New Roman" w:hAnsi="Times New Roman" w:cs="Times New Roman"/>
        </w:rPr>
        <w:t xml:space="preserve">the themes of Dead </w:t>
      </w:r>
      <w:proofErr w:type="gramStart"/>
      <w:r w:rsidR="00494D20">
        <w:rPr>
          <w:rFonts w:ascii="Times New Roman" w:hAnsi="Times New Roman" w:cs="Times New Roman"/>
        </w:rPr>
        <w:t>poet’s</w:t>
      </w:r>
      <w:proofErr w:type="gramEnd"/>
      <w:r w:rsidR="00494D20">
        <w:rPr>
          <w:rFonts w:ascii="Times New Roman" w:hAnsi="Times New Roman" w:cs="Times New Roman"/>
        </w:rPr>
        <w:t xml:space="preserve"> Society</w:t>
      </w:r>
      <w:r w:rsidR="0074506C">
        <w:rPr>
          <w:rFonts w:ascii="Times New Roman" w:hAnsi="Times New Roman" w:cs="Times New Roman"/>
        </w:rPr>
        <w:t>,</w:t>
      </w:r>
      <w:r w:rsidR="00494D20">
        <w:rPr>
          <w:rFonts w:ascii="Times New Roman" w:hAnsi="Times New Roman" w:cs="Times New Roman"/>
        </w:rPr>
        <w:t xml:space="preserve"> is Ralf Waldo Emerson’s </w:t>
      </w:r>
      <w:r w:rsidR="00EC7ABD" w:rsidRPr="00AA3F26">
        <w:rPr>
          <w:rFonts w:ascii="Times New Roman" w:hAnsi="Times New Roman" w:cs="Times New Roman"/>
          <w:i/>
        </w:rPr>
        <w:t>Essay</w:t>
      </w:r>
      <w:r w:rsidR="00494D20" w:rsidRPr="00AA3F26">
        <w:rPr>
          <w:rFonts w:ascii="Times New Roman" w:hAnsi="Times New Roman" w:cs="Times New Roman"/>
          <w:i/>
        </w:rPr>
        <w:t xml:space="preserve"> of Self Reliance</w:t>
      </w:r>
      <w:r w:rsidR="00EC7ABD">
        <w:rPr>
          <w:rFonts w:ascii="Times New Roman" w:hAnsi="Times New Roman" w:cs="Times New Roman"/>
        </w:rPr>
        <w:t xml:space="preserve">. Although, </w:t>
      </w:r>
      <w:proofErr w:type="gramStart"/>
      <w:r w:rsidR="00EC7ABD">
        <w:rPr>
          <w:rFonts w:ascii="Times New Roman" w:hAnsi="Times New Roman" w:cs="Times New Roman"/>
        </w:rPr>
        <w:t>It</w:t>
      </w:r>
      <w:proofErr w:type="gramEnd"/>
      <w:r w:rsidR="00EC7ABD">
        <w:rPr>
          <w:rFonts w:ascii="Times New Roman" w:hAnsi="Times New Roman" w:cs="Times New Roman"/>
        </w:rPr>
        <w:t xml:space="preserve"> is quite evident from the name that it is related to non-conformity</w:t>
      </w:r>
      <w:r w:rsidR="0074506C">
        <w:rPr>
          <w:rFonts w:ascii="Times New Roman" w:hAnsi="Times New Roman" w:cs="Times New Roman"/>
        </w:rPr>
        <w:t>,</w:t>
      </w:r>
      <w:r w:rsidR="00EC7ABD">
        <w:rPr>
          <w:rFonts w:ascii="Times New Roman" w:hAnsi="Times New Roman" w:cs="Times New Roman"/>
        </w:rPr>
        <w:t xml:space="preserve"> but Emerson also takes help for the concept of "Passion and Rebellion" derived from </w:t>
      </w:r>
      <w:r w:rsidR="00EC7ABD" w:rsidRPr="006D6D16">
        <w:rPr>
          <w:rFonts w:ascii="Times New Roman" w:hAnsi="Times New Roman" w:cs="Times New Roman"/>
          <w:i/>
        </w:rPr>
        <w:t>Dead Poet’s Society</w:t>
      </w:r>
      <w:r w:rsidR="00EC7ABD">
        <w:rPr>
          <w:rFonts w:ascii="Times New Roman" w:hAnsi="Times New Roman" w:cs="Times New Roman"/>
        </w:rPr>
        <w:t>.</w:t>
      </w:r>
      <w:r w:rsidR="0031302C">
        <w:rPr>
          <w:rFonts w:ascii="Times New Roman" w:hAnsi="Times New Roman" w:cs="Times New Roman"/>
        </w:rPr>
        <w:t xml:space="preserve"> Through his </w:t>
      </w:r>
      <w:r w:rsidR="0031302C" w:rsidRPr="0074506C">
        <w:rPr>
          <w:rFonts w:ascii="Times New Roman" w:hAnsi="Times New Roman" w:cs="Times New Roman"/>
          <w:i/>
          <w:iCs/>
        </w:rPr>
        <w:t>Self-Reliance</w:t>
      </w:r>
      <w:r w:rsidR="0031302C">
        <w:rPr>
          <w:rFonts w:ascii="Times New Roman" w:hAnsi="Times New Roman" w:cs="Times New Roman"/>
        </w:rPr>
        <w:t xml:space="preserve"> </w:t>
      </w:r>
      <w:r w:rsidR="0074506C">
        <w:rPr>
          <w:rFonts w:ascii="Times New Roman" w:hAnsi="Times New Roman" w:cs="Times New Roman"/>
        </w:rPr>
        <w:t>e</w:t>
      </w:r>
      <w:r w:rsidR="0031302C">
        <w:rPr>
          <w:rFonts w:ascii="Times New Roman" w:hAnsi="Times New Roman" w:cs="Times New Roman"/>
        </w:rPr>
        <w:t>ssay, Emerson encourages his audience</w:t>
      </w:r>
      <w:r w:rsidR="00A146FB">
        <w:rPr>
          <w:rFonts w:ascii="Times New Roman" w:hAnsi="Times New Roman" w:cs="Times New Roman"/>
        </w:rPr>
        <w:t xml:space="preserve"> to realize</w:t>
      </w:r>
      <w:r w:rsidR="0031302C">
        <w:rPr>
          <w:rFonts w:ascii="Times New Roman" w:hAnsi="Times New Roman" w:cs="Times New Roman"/>
        </w:rPr>
        <w:t xml:space="preserve"> that they are unique and have their own separate </w:t>
      </w:r>
      <w:r w:rsidR="00A146FB">
        <w:rPr>
          <w:rFonts w:ascii="Times New Roman" w:hAnsi="Times New Roman" w:cs="Times New Roman"/>
        </w:rPr>
        <w:t>identities</w:t>
      </w:r>
      <w:r w:rsidR="0074506C">
        <w:rPr>
          <w:rFonts w:ascii="Times New Roman" w:hAnsi="Times New Roman" w:cs="Times New Roman"/>
        </w:rPr>
        <w:t>,</w:t>
      </w:r>
      <w:r w:rsidR="00A146FB">
        <w:rPr>
          <w:rFonts w:ascii="Times New Roman" w:hAnsi="Times New Roman" w:cs="Times New Roman"/>
        </w:rPr>
        <w:t xml:space="preserve"> regardless of </w:t>
      </w:r>
      <w:r w:rsidR="00B154B8">
        <w:rPr>
          <w:rFonts w:ascii="Times New Roman" w:hAnsi="Times New Roman" w:cs="Times New Roman"/>
        </w:rPr>
        <w:t>society’s demeaning portrayal of beliefs</w:t>
      </w:r>
      <w:r w:rsidR="0074506C">
        <w:rPr>
          <w:rFonts w:ascii="Times New Roman" w:hAnsi="Times New Roman" w:cs="Times New Roman"/>
        </w:rPr>
        <w:t xml:space="preserve"> </w:t>
      </w:r>
      <w:r w:rsidR="006D6D16">
        <w:rPr>
          <w:rFonts w:ascii="Times New Roman" w:hAnsi="Times New Roman" w:cs="Times New Roman"/>
        </w:rPr>
        <w:fldChar w:fldCharType="begin"/>
      </w:r>
      <w:r w:rsidR="006D6D16">
        <w:rPr>
          <w:rFonts w:ascii="Times New Roman" w:hAnsi="Times New Roman" w:cs="Times New Roman"/>
        </w:rPr>
        <w:instrText xml:space="preserve"> ADDIN ZOTERO_ITEM CSL_CITATION {"citationID":"hYbkanl8","properties":{"formattedCitation":"(Emerson)","plainCitation":"(Emerson)","noteIndex":0},"citationItems":[{"id":436,"uris":["http://zotero.org/users/local/CKNkWnK9/items/GGNFKRVD"],"uri":["http://zotero.org/users/local/CKNkWnK9/items/GGNFKRVD"],"itemData":{"id":436,"type":"book","title":"The Essay on Self-Reliance","publisher":"FRANKLIN CLASSICS TRADE Press","number-of-pages":"62","source":"Google Books","abstract":"This work has been selected by scholars as being culturally important and is part of the knowledge base of civilization as we know it.This work is in the public domain in the United States of America, and possibly other nations. Within the United States, you may freely copy and distribute this work, as no entity (individual or corporate) has a copyright on the body of the work.Scholars believe, and we concur, that this work is important enough to be preserved, reproduced, and made generally available to the public. To ensure a quality reading experience, this work has been proofread and republished using a format that seamlessly blends the original graphical elements with text in an easy-to-read typeface.We appreciate your support of the preservation process, and thank you for being an important part of keeping this knowledge alive and relevant.","ISBN":"978-0-343-63256-4","note":"Google-Books-ID: hE1yvgEACAAJ","language":"en","author":[{"family":"Emerson","given":"Ralph Waldo"}],"issued":{"date-parts":[["2018",10,17]]}}}],"schema":"https://github.com/citation-style-language/schema/raw/master/csl-citation.json"} </w:instrText>
      </w:r>
      <w:r w:rsidR="006D6D16">
        <w:rPr>
          <w:rFonts w:ascii="Times New Roman" w:hAnsi="Times New Roman" w:cs="Times New Roman"/>
        </w:rPr>
        <w:fldChar w:fldCharType="separate"/>
      </w:r>
      <w:r w:rsidR="006D6D16" w:rsidRPr="006D6D16">
        <w:rPr>
          <w:rFonts w:ascii="Times New Roman" w:hAnsi="Times New Roman" w:cs="Times New Roman"/>
        </w:rPr>
        <w:t>(Emerson)</w:t>
      </w:r>
      <w:r w:rsidR="006D6D16">
        <w:rPr>
          <w:rFonts w:ascii="Times New Roman" w:hAnsi="Times New Roman" w:cs="Times New Roman"/>
        </w:rPr>
        <w:fldChar w:fldCharType="end"/>
      </w:r>
      <w:r w:rsidR="00A146FB">
        <w:rPr>
          <w:rFonts w:ascii="Times New Roman" w:hAnsi="Times New Roman" w:cs="Times New Roman"/>
        </w:rPr>
        <w:t>.</w:t>
      </w:r>
      <w:r w:rsidR="0074506C">
        <w:rPr>
          <w:rFonts w:ascii="Times New Roman" w:hAnsi="Times New Roman" w:cs="Times New Roman"/>
        </w:rPr>
        <w:t xml:space="preserve"> </w:t>
      </w:r>
      <w:r w:rsidR="0031302C">
        <w:rPr>
          <w:rFonts w:ascii="Times New Roman" w:hAnsi="Times New Roman" w:cs="Times New Roman"/>
        </w:rPr>
        <w:t>He emphasizes on the concept of individualism</w:t>
      </w:r>
      <w:r w:rsidR="0074506C">
        <w:rPr>
          <w:rFonts w:ascii="Times New Roman" w:hAnsi="Times New Roman" w:cs="Times New Roman"/>
        </w:rPr>
        <w:t>,</w:t>
      </w:r>
      <w:r w:rsidR="0031302C">
        <w:rPr>
          <w:rFonts w:ascii="Times New Roman" w:hAnsi="Times New Roman" w:cs="Times New Roman"/>
        </w:rPr>
        <w:t xml:space="preserve"> according to which every person must act according to beliefs of thought, experiences, P</w:t>
      </w:r>
      <w:r w:rsidR="00A146FB">
        <w:rPr>
          <w:rFonts w:ascii="Times New Roman" w:hAnsi="Times New Roman" w:cs="Times New Roman"/>
        </w:rPr>
        <w:t>assion, and</w:t>
      </w:r>
      <w:r w:rsidR="0031302C">
        <w:rPr>
          <w:rFonts w:ascii="Times New Roman" w:hAnsi="Times New Roman" w:cs="Times New Roman"/>
        </w:rPr>
        <w:t xml:space="preserve"> dreams</w:t>
      </w:r>
      <w:r w:rsidR="006D6D16">
        <w:rPr>
          <w:rFonts w:ascii="Times New Roman" w:hAnsi="Times New Roman" w:cs="Times New Roman"/>
        </w:rPr>
        <w:t xml:space="preserve"> </w:t>
      </w:r>
      <w:r w:rsidR="006D6D16">
        <w:rPr>
          <w:rFonts w:ascii="Times New Roman" w:hAnsi="Times New Roman" w:cs="Times New Roman"/>
        </w:rPr>
        <w:fldChar w:fldCharType="begin"/>
      </w:r>
      <w:r w:rsidR="006D6D16">
        <w:rPr>
          <w:rFonts w:ascii="Times New Roman" w:hAnsi="Times New Roman" w:cs="Times New Roman"/>
        </w:rPr>
        <w:instrText xml:space="preserve"> ADDIN ZOTERO_ITEM CSL_CITATION {"citationID":"hhJCwpJf","properties":{"formattedCitation":"(Emerson)","plainCitation":"(Emerson)","noteIndex":0},"citationItems":[{"id":436,"uris":["http://zotero.org/users/local/CKNkWnK9/items/GGNFKRVD"],"uri":["http://zotero.org/users/local/CKNkWnK9/items/GGNFKRVD"],"itemData":{"id":436,"type":"book","title":"The Essay on Self-Reliance","publisher":"FRANKLIN CLASSICS TRADE Press","number-of-pages":"62","source":"Google Books","abstract":"This work has been selected by scholars as being culturally important and is part of the knowledge base of civilization as we know it.This work is in the public domain in the United States of America, and possibly other nations. Within the United States, you may freely copy and distribute this work, as no entity (individual or corporate) has a copyright on the body of the work.Scholars believe, and we concur, that this work is important enough to be preserved, reproduced, and made generally available to the public. To ensure a quality reading experience, this work has been proofread and republished using a format that seamlessly blends the original graphical elements with text in an easy-to-read typeface.We appreciate your support of the preservation process, and thank you for being an important part of keeping this knowledge alive and relevant.","ISBN":"978-0-343-63256-4","note":"Google-Books-ID: hE1yvgEACAAJ","language":"en","author":[{"family":"Emerson","given":"Ralph Waldo"}],"issued":{"date-parts":[["2018",10,17]]}}}],"schema":"https://github.com/citation-style-language/schema/raw/master/csl-citation.json"} </w:instrText>
      </w:r>
      <w:r w:rsidR="006D6D16">
        <w:rPr>
          <w:rFonts w:ascii="Times New Roman" w:hAnsi="Times New Roman" w:cs="Times New Roman"/>
        </w:rPr>
        <w:fldChar w:fldCharType="separate"/>
      </w:r>
      <w:r w:rsidR="006D6D16" w:rsidRPr="006D6D16">
        <w:rPr>
          <w:rFonts w:ascii="Times New Roman" w:hAnsi="Times New Roman" w:cs="Times New Roman"/>
        </w:rPr>
        <w:t>(Emerson)</w:t>
      </w:r>
      <w:r w:rsidR="006D6D16">
        <w:rPr>
          <w:rFonts w:ascii="Times New Roman" w:hAnsi="Times New Roman" w:cs="Times New Roman"/>
        </w:rPr>
        <w:fldChar w:fldCharType="end"/>
      </w:r>
      <w:r w:rsidR="0031302C">
        <w:rPr>
          <w:rFonts w:ascii="Times New Roman" w:hAnsi="Times New Roman" w:cs="Times New Roman"/>
        </w:rPr>
        <w:t>. The</w:t>
      </w:r>
      <w:r w:rsidR="006D6D16">
        <w:rPr>
          <w:rFonts w:ascii="Times New Roman" w:hAnsi="Times New Roman" w:cs="Times New Roman"/>
        </w:rPr>
        <w:t>y</w:t>
      </w:r>
      <w:r w:rsidR="0031302C">
        <w:rPr>
          <w:rFonts w:ascii="Times New Roman" w:hAnsi="Times New Roman" w:cs="Times New Roman"/>
        </w:rPr>
        <w:t xml:space="preserve"> must drop the act of </w:t>
      </w:r>
      <w:r w:rsidR="0031302C">
        <w:rPr>
          <w:rFonts w:ascii="Times New Roman" w:hAnsi="Times New Roman" w:cs="Times New Roman"/>
        </w:rPr>
        <w:lastRenderedPageBreak/>
        <w:t>preaching</w:t>
      </w:r>
      <w:r w:rsidR="0074506C">
        <w:rPr>
          <w:rFonts w:ascii="Times New Roman" w:hAnsi="Times New Roman" w:cs="Times New Roman"/>
        </w:rPr>
        <w:t xml:space="preserve"> of</w:t>
      </w:r>
      <w:r w:rsidR="0031302C">
        <w:rPr>
          <w:rFonts w:ascii="Times New Roman" w:hAnsi="Times New Roman" w:cs="Times New Roman"/>
        </w:rPr>
        <w:t xml:space="preserve"> </w:t>
      </w:r>
      <w:r w:rsidR="00A146FB">
        <w:rPr>
          <w:rFonts w:ascii="Times New Roman" w:hAnsi="Times New Roman" w:cs="Times New Roman"/>
        </w:rPr>
        <w:t xml:space="preserve">a </w:t>
      </w:r>
      <w:r w:rsidR="0031302C">
        <w:rPr>
          <w:rFonts w:ascii="Times New Roman" w:hAnsi="Times New Roman" w:cs="Times New Roman"/>
        </w:rPr>
        <w:t xml:space="preserve">society to be deemed acceptable and start focusing on dreams and passions that are desirable to one's self.  In the film </w:t>
      </w:r>
      <w:r w:rsidR="0031302C" w:rsidRPr="006D6D16">
        <w:rPr>
          <w:rFonts w:ascii="Times New Roman" w:hAnsi="Times New Roman" w:cs="Times New Roman"/>
          <w:i/>
        </w:rPr>
        <w:t>Dead poet's society</w:t>
      </w:r>
      <w:r w:rsidR="0031302C">
        <w:rPr>
          <w:rFonts w:ascii="Times New Roman" w:hAnsi="Times New Roman" w:cs="Times New Roman"/>
        </w:rPr>
        <w:t>, students are encouraged to follow their dreams and passion</w:t>
      </w:r>
      <w:r w:rsidR="007052AD">
        <w:rPr>
          <w:rFonts w:ascii="Times New Roman" w:hAnsi="Times New Roman" w:cs="Times New Roman"/>
        </w:rPr>
        <w:t xml:space="preserve"> even if they have to break the rules formulated by society. However, one of the</w:t>
      </w:r>
      <w:r w:rsidR="00A146FB">
        <w:rPr>
          <w:rFonts w:ascii="Times New Roman" w:hAnsi="Times New Roman" w:cs="Times New Roman"/>
        </w:rPr>
        <w:t xml:space="preserve"> students of </w:t>
      </w:r>
      <w:proofErr w:type="spellStart"/>
      <w:r w:rsidR="00A146FB">
        <w:rPr>
          <w:rFonts w:ascii="Times New Roman" w:hAnsi="Times New Roman" w:cs="Times New Roman"/>
        </w:rPr>
        <w:t>Welton</w:t>
      </w:r>
      <w:proofErr w:type="spellEnd"/>
      <w:r w:rsidR="00A146FB">
        <w:rPr>
          <w:rFonts w:ascii="Times New Roman" w:hAnsi="Times New Roman" w:cs="Times New Roman"/>
        </w:rPr>
        <w:t xml:space="preserve"> Academy</w:t>
      </w:r>
      <w:r w:rsidR="00362683">
        <w:rPr>
          <w:rFonts w:ascii="Times New Roman" w:hAnsi="Times New Roman" w:cs="Times New Roman"/>
        </w:rPr>
        <w:t xml:space="preserve"> Neil Perry becomes</w:t>
      </w:r>
      <w:r w:rsidR="007052AD">
        <w:rPr>
          <w:rFonts w:ascii="Times New Roman" w:hAnsi="Times New Roman" w:cs="Times New Roman"/>
        </w:rPr>
        <w:t xml:space="preserve"> a victim of this rebellion</w:t>
      </w:r>
      <w:r w:rsidR="006D6D16">
        <w:rPr>
          <w:rFonts w:ascii="Times New Roman" w:hAnsi="Times New Roman" w:cs="Times New Roman"/>
        </w:rPr>
        <w:t xml:space="preserve"> </w:t>
      </w:r>
      <w:r w:rsidR="006D6D16">
        <w:rPr>
          <w:rFonts w:ascii="Times New Roman" w:hAnsi="Times New Roman" w:cs="Times New Roman"/>
        </w:rPr>
        <w:fldChar w:fldCharType="begin"/>
      </w:r>
      <w:r w:rsidR="006D6D16">
        <w:rPr>
          <w:rFonts w:ascii="Times New Roman" w:hAnsi="Times New Roman" w:cs="Times New Roman"/>
        </w:rPr>
        <w:instrText xml:space="preserve"> ADDIN ZOTERO_ITEM CSL_CITATION {"citationID":"VNWyqcyG","properties":{"formattedCitation":"(Weir)","plainCitation":"(Weir)","noteIndex":0},"citationItems":[{"id":434,"uris":["http://zotero.org/users/local/CKNkWnK9/items/4P4N52QL"],"uri":["http://zotero.org/users/local/CKNkWnK9/items/4P4N52QL"],"itemData":{"id":434,"type":"motion_picture","title":"Dead Poet's Society","source":"www.imdb.com","abstract":"Directed by Peter Weir.  With Robin Williams, Robert Sean Leonard, Ethan Hawke, Josh Charles. English teacher John Keating inspires his students to look at poetry with a different perspective of authentic knowledge and feelings.","URL":"http://www.imdb.com/title/tt0097165/","note":"IMDb ID: tt0097165","author":[{"family":"Weir","given":"Peter"}],"accessed":{"date-parts":[["2019",12,4]]}}}],"schema":"https://github.com/citation-style-language/schema/raw/master/csl-citation.json"} </w:instrText>
      </w:r>
      <w:r w:rsidR="006D6D16">
        <w:rPr>
          <w:rFonts w:ascii="Times New Roman" w:hAnsi="Times New Roman" w:cs="Times New Roman"/>
        </w:rPr>
        <w:fldChar w:fldCharType="separate"/>
      </w:r>
      <w:r w:rsidR="006D6D16" w:rsidRPr="006D6D16">
        <w:rPr>
          <w:rFonts w:ascii="Times New Roman" w:hAnsi="Times New Roman" w:cs="Times New Roman"/>
        </w:rPr>
        <w:t>(Weir)</w:t>
      </w:r>
      <w:r w:rsidR="006D6D16">
        <w:rPr>
          <w:rFonts w:ascii="Times New Roman" w:hAnsi="Times New Roman" w:cs="Times New Roman"/>
        </w:rPr>
        <w:fldChar w:fldCharType="end"/>
      </w:r>
      <w:r w:rsidR="007052AD">
        <w:rPr>
          <w:rFonts w:ascii="Times New Roman" w:hAnsi="Times New Roman" w:cs="Times New Roman"/>
        </w:rPr>
        <w:t xml:space="preserve">. As a result of perusing his dream of becoming an actor, he </w:t>
      </w:r>
      <w:r w:rsidR="005C10F8">
        <w:rPr>
          <w:rFonts w:ascii="Times New Roman" w:hAnsi="Times New Roman" w:cs="Times New Roman"/>
        </w:rPr>
        <w:t>is defamed by his parents. The fact</w:t>
      </w:r>
      <w:r w:rsidR="006D6D16">
        <w:rPr>
          <w:rFonts w:ascii="Times New Roman" w:hAnsi="Times New Roman" w:cs="Times New Roman"/>
        </w:rPr>
        <w:t xml:space="preserve"> also</w:t>
      </w:r>
      <w:r w:rsidR="005C10F8">
        <w:rPr>
          <w:rFonts w:ascii="Times New Roman" w:hAnsi="Times New Roman" w:cs="Times New Roman"/>
        </w:rPr>
        <w:t xml:space="preserve"> </w:t>
      </w:r>
      <w:r w:rsidR="008F0F31">
        <w:rPr>
          <w:rFonts w:ascii="Times New Roman" w:hAnsi="Times New Roman" w:cs="Times New Roman"/>
        </w:rPr>
        <w:t xml:space="preserve">gives birth to the aspect of selfishness expressed by </w:t>
      </w:r>
      <w:r w:rsidR="00A146FB">
        <w:rPr>
          <w:rFonts w:ascii="Times New Roman" w:hAnsi="Times New Roman" w:cs="Times New Roman"/>
        </w:rPr>
        <w:t>society</w:t>
      </w:r>
      <w:r w:rsidR="00042D99">
        <w:rPr>
          <w:rFonts w:ascii="Times New Roman" w:hAnsi="Times New Roman" w:cs="Times New Roman"/>
        </w:rPr>
        <w:t xml:space="preserve"> to protect its honor and beliefs. </w:t>
      </w:r>
    </w:p>
    <w:p w:rsidR="00126221" w:rsidRDefault="008B4D5A" w:rsidP="00DD6EDE">
      <w:pPr>
        <w:ind w:firstLine="0"/>
      </w:pPr>
      <w:r>
        <w:rPr>
          <w:rFonts w:ascii="Times New Roman" w:hAnsi="Times New Roman" w:cs="Times New Roman"/>
        </w:rPr>
        <w:tab/>
      </w:r>
      <w:r w:rsidR="008F0F31">
        <w:rPr>
          <w:rFonts w:ascii="Times New Roman" w:hAnsi="Times New Roman" w:cs="Times New Roman"/>
        </w:rPr>
        <w:t xml:space="preserve">  </w:t>
      </w:r>
      <w:r w:rsidR="007052AD">
        <w:rPr>
          <w:rFonts w:ascii="Times New Roman" w:hAnsi="Times New Roman" w:cs="Times New Roman"/>
        </w:rPr>
        <w:t xml:space="preserve">   </w:t>
      </w:r>
      <w:r w:rsidR="0031302C">
        <w:rPr>
          <w:rFonts w:ascii="Times New Roman" w:hAnsi="Times New Roman" w:cs="Times New Roman"/>
        </w:rPr>
        <w:t xml:space="preserve"> </w:t>
      </w:r>
      <w:r w:rsidR="0025523F">
        <w:rPr>
          <w:rFonts w:ascii="Times New Roman" w:hAnsi="Times New Roman" w:cs="Times New Roman"/>
        </w:rPr>
        <w:t xml:space="preserve">The piece </w:t>
      </w:r>
      <w:r w:rsidR="003F04C8" w:rsidRPr="006D6D16">
        <w:rPr>
          <w:i/>
        </w:rPr>
        <w:t>Letter from a Birmingham Jail</w:t>
      </w:r>
      <w:r w:rsidR="003F04C8">
        <w:t xml:space="preserve"> by Martin Luther King Jr. </w:t>
      </w:r>
      <w:r w:rsidR="00950781">
        <w:t xml:space="preserve">is connected to </w:t>
      </w:r>
      <w:r w:rsidR="00950781" w:rsidRPr="006D6D16">
        <w:t>the</w:t>
      </w:r>
      <w:r w:rsidR="00950781" w:rsidRPr="006D6D16">
        <w:rPr>
          <w:i/>
        </w:rPr>
        <w:t xml:space="preserve"> Dead poet’</w:t>
      </w:r>
      <w:r w:rsidR="006D6D16" w:rsidRPr="006D6D16">
        <w:rPr>
          <w:i/>
        </w:rPr>
        <w:t xml:space="preserve">s </w:t>
      </w:r>
      <w:r w:rsidR="00950781" w:rsidRPr="006D6D16">
        <w:rPr>
          <w:i/>
        </w:rPr>
        <w:t>society</w:t>
      </w:r>
      <w:r w:rsidR="00950781">
        <w:t xml:space="preserve"> in various ways.</w:t>
      </w:r>
      <w:r w:rsidR="00874939">
        <w:t xml:space="preserve"> King wrote this letter to address </w:t>
      </w:r>
      <w:r w:rsidR="00A807F3">
        <w:t>the complaints</w:t>
      </w:r>
      <w:r w:rsidR="00874939">
        <w:t xml:space="preserve"> of</w:t>
      </w:r>
      <w:r w:rsidR="00874939" w:rsidRPr="00874939">
        <w:rPr>
          <w:rFonts w:ascii="Arial" w:hAnsi="Arial" w:cs="Arial"/>
          <w:color w:val="1F1F1F"/>
          <w:sz w:val="29"/>
          <w:szCs w:val="29"/>
          <w:shd w:val="clear" w:color="auto" w:fill="FFFFFF"/>
        </w:rPr>
        <w:t xml:space="preserve"> </w:t>
      </w:r>
      <w:r w:rsidR="00874939" w:rsidRPr="00874939">
        <w:rPr>
          <w:rFonts w:cstheme="minorHAnsi"/>
          <w:color w:val="1F1F1F"/>
          <w:shd w:val="clear" w:color="auto" w:fill="FFFFFF"/>
        </w:rPr>
        <w:t>fellow clergymen</w:t>
      </w:r>
      <w:r w:rsidR="006D6D16">
        <w:t xml:space="preserve">, </w:t>
      </w:r>
      <w:r w:rsidR="00A807F3">
        <w:t xml:space="preserve">published in a newspaper that he stumbled upon in </w:t>
      </w:r>
      <w:r w:rsidR="0074506C">
        <w:t>j</w:t>
      </w:r>
      <w:r w:rsidR="00A807F3">
        <w:t xml:space="preserve">ail. </w:t>
      </w:r>
      <w:r w:rsidR="00950781">
        <w:t xml:space="preserve">The concepts of nonconformity, </w:t>
      </w:r>
      <w:r w:rsidR="0074506C">
        <w:t>r</w:t>
      </w:r>
      <w:r w:rsidR="00874939">
        <w:t xml:space="preserve">ebellion, </w:t>
      </w:r>
      <w:r w:rsidR="0074506C">
        <w:t>p</w:t>
      </w:r>
      <w:r w:rsidR="00874939">
        <w:t xml:space="preserve">assion, </w:t>
      </w:r>
      <w:r w:rsidR="0074506C">
        <w:t>f</w:t>
      </w:r>
      <w:r w:rsidR="00874939">
        <w:t xml:space="preserve">reedom, and </w:t>
      </w:r>
      <w:r w:rsidR="0074506C">
        <w:t>s</w:t>
      </w:r>
      <w:r w:rsidR="00874939">
        <w:t xml:space="preserve">uccess are the main agendas of Martin Luther King Jr.'s </w:t>
      </w:r>
      <w:r w:rsidR="00A807F3">
        <w:t>Letter</w:t>
      </w:r>
      <w:r w:rsidR="006D6D16">
        <w:t xml:space="preserve"> </w:t>
      </w:r>
      <w:r w:rsidR="006D6D16">
        <w:fldChar w:fldCharType="begin"/>
      </w:r>
      <w:r w:rsidR="006D6D16">
        <w:instrText xml:space="preserve"> ADDIN ZOTERO_ITEM CSL_CITATION {"citationID":"ktMcTnoT","properties":{"formattedCitation":"(King (Jr.))","plainCitation":"(King (Jr.))","noteIndex":0},"citationItems":[{"id":438,"uris":["http://zotero.org/users/local/CKNkWnK9/items/8TBR6I5T"],"uri":["http://zotero.org/users/local/CKNkWnK9/items/8TBR6I5T"],"itemData":{"id":438,"type":"book","title":"Letter from Birmingham Jail","publisher":"Providence Forum","number-of-pages":"44","source":"Google Books","note":"Google-Books-ID: GrkuvwEACAAJ","language":"en","author":[{"family":"King (Jr.)","given":"Martin Luther"}],"issued":{"date-parts":[["2003"]]}}}],"schema":"https://github.com/citation-style-language/schema/raw/master/csl-citation.json"} </w:instrText>
      </w:r>
      <w:r w:rsidR="006D6D16">
        <w:fldChar w:fldCharType="separate"/>
      </w:r>
      <w:r w:rsidR="006D6D16" w:rsidRPr="006D6D16">
        <w:rPr>
          <w:rFonts w:ascii="Times New Roman" w:hAnsi="Times New Roman" w:cs="Times New Roman"/>
        </w:rPr>
        <w:t>(King (Jr.))</w:t>
      </w:r>
      <w:r w:rsidR="006D6D16">
        <w:fldChar w:fldCharType="end"/>
      </w:r>
      <w:r w:rsidR="00A807F3">
        <w:t>. Martin states that the laws formulated by the state can be Just and Unjust. Later</w:t>
      </w:r>
      <w:r w:rsidR="0074506C">
        <w:t>,</w:t>
      </w:r>
      <w:r w:rsidR="00A807F3">
        <w:t xml:space="preserve"> he gave many examples to prove his point. He emphasizes that some laws</w:t>
      </w:r>
      <w:r w:rsidR="0074506C">
        <w:t>,</w:t>
      </w:r>
      <w:r w:rsidR="00A807F3">
        <w:t xml:space="preserve"> that are not justified</w:t>
      </w:r>
      <w:r w:rsidR="0074506C">
        <w:t>,</w:t>
      </w:r>
      <w:r w:rsidR="00A807F3">
        <w:t xml:space="preserve"> are the laws that are against the will of God</w:t>
      </w:r>
      <w:r w:rsidR="006D6D16">
        <w:t xml:space="preserve"> </w:t>
      </w:r>
      <w:r w:rsidR="006D6D16">
        <w:fldChar w:fldCharType="begin"/>
      </w:r>
      <w:r w:rsidR="006D6D16">
        <w:instrText xml:space="preserve"> ADDIN ZOTERO_ITEM CSL_CITATION {"citationID":"mRoelvCy","properties":{"formattedCitation":"(King (Jr.))","plainCitation":"(King (Jr.))","noteIndex":0},"citationItems":[{"id":438,"uris":["http://zotero.org/users/local/CKNkWnK9/items/8TBR6I5T"],"uri":["http://zotero.org/users/local/CKNkWnK9/items/8TBR6I5T"],"itemData":{"id":438,"type":"book","title":"Letter from Birmingham Jail","publisher":"Providence Forum","number-of-pages":"44","source":"Google Books","note":"Google-Books-ID: GrkuvwEACAAJ","language":"en","author":[{"family":"King (Jr.)","given":"Martin Luther"}],"issued":{"date-parts":[["2003"]]}}}],"schema":"https://github.com/citation-style-language/schema/raw/master/csl-citation.json"} </w:instrText>
      </w:r>
      <w:r w:rsidR="006D6D16">
        <w:fldChar w:fldCharType="separate"/>
      </w:r>
      <w:r w:rsidR="006D6D16" w:rsidRPr="006D6D16">
        <w:rPr>
          <w:rFonts w:ascii="Times New Roman" w:hAnsi="Times New Roman" w:cs="Times New Roman"/>
        </w:rPr>
        <w:t>(King (Jr.))</w:t>
      </w:r>
      <w:r w:rsidR="006D6D16">
        <w:fldChar w:fldCharType="end"/>
      </w:r>
      <w:r w:rsidR="00A807F3">
        <w:t>. That is why people are allowed to disobey them. He further adds that these rules are forced on the minorities</w:t>
      </w:r>
      <w:r w:rsidR="0074506C">
        <w:t>,</w:t>
      </w:r>
      <w:r w:rsidR="00A807F3">
        <w:t xml:space="preserve"> regardless of their culture</w:t>
      </w:r>
      <w:r w:rsidR="0074506C">
        <w:t>,</w:t>
      </w:r>
      <w:r w:rsidR="00A807F3">
        <w:t xml:space="preserve"> religion or beliefs</w:t>
      </w:r>
      <w:r w:rsidR="006D6D16">
        <w:t xml:space="preserve"> </w:t>
      </w:r>
      <w:r w:rsidR="006D6D16">
        <w:fldChar w:fldCharType="begin"/>
      </w:r>
      <w:r w:rsidR="006D6D16">
        <w:instrText xml:space="preserve"> ADDIN ZOTERO_ITEM CSL_CITATION {"citationID":"aKF0X6Lr","properties":{"formattedCitation":"(King (Jr.))","plainCitation":"(King (Jr.))","noteIndex":0},"citationItems":[{"id":438,"uris":["http://zotero.org/users/local/CKNkWnK9/items/8TBR6I5T"],"uri":["http://zotero.org/users/local/CKNkWnK9/items/8TBR6I5T"],"itemData":{"id":438,"type":"book","title":"Letter from Birmingham Jail","publisher":"Providence Forum","number-of-pages":"44","source":"Google Books","note":"Google-Books-ID: GrkuvwEACAAJ","language":"en","author":[{"family":"King (Jr.)","given":"Martin Luther"}],"issued":{"date-parts":[["2003"]]}}}],"schema":"https://github.com/citation-style-language/schema/raw/master/csl-citation.json"} </w:instrText>
      </w:r>
      <w:r w:rsidR="006D6D16">
        <w:fldChar w:fldCharType="separate"/>
      </w:r>
      <w:r w:rsidR="006D6D16" w:rsidRPr="006D6D16">
        <w:rPr>
          <w:rFonts w:ascii="Times New Roman" w:hAnsi="Times New Roman" w:cs="Times New Roman"/>
        </w:rPr>
        <w:t>(King (Jr.))</w:t>
      </w:r>
      <w:r w:rsidR="006D6D16">
        <w:fldChar w:fldCharType="end"/>
      </w:r>
      <w:r w:rsidR="00A807F3">
        <w:t xml:space="preserve">. </w:t>
      </w:r>
      <w:r w:rsidR="002448F3">
        <w:t xml:space="preserve">This shows inequality and </w:t>
      </w:r>
      <w:r w:rsidR="00A3087B">
        <w:t>discrimination</w:t>
      </w:r>
      <w:r w:rsidR="0074506C">
        <w:t>,</w:t>
      </w:r>
      <w:r w:rsidR="002448F3">
        <w:t xml:space="preserve"> that is </w:t>
      </w:r>
      <w:r w:rsidR="006D6D16">
        <w:t xml:space="preserve">why </w:t>
      </w:r>
      <w:r w:rsidR="002448F3">
        <w:t>he must fight for his people and himself by br</w:t>
      </w:r>
      <w:r w:rsidR="006D6D16">
        <w:t>e</w:t>
      </w:r>
      <w:r w:rsidR="002448F3">
        <w:t>aking tho</w:t>
      </w:r>
      <w:r w:rsidR="00A3087B">
        <w:t>se laws that are not in</w:t>
      </w:r>
      <w:r w:rsidR="0074506C">
        <w:t xml:space="preserve"> the</w:t>
      </w:r>
      <w:r w:rsidR="00A3087B">
        <w:t xml:space="preserve"> Black Communi</w:t>
      </w:r>
      <w:r w:rsidR="002448F3">
        <w:t>ty’</w:t>
      </w:r>
      <w:r w:rsidR="00A3087B">
        <w:t xml:space="preserve">s best interest. This also tells us that </w:t>
      </w:r>
      <w:r w:rsidR="0074506C">
        <w:t>c</w:t>
      </w:r>
      <w:r w:rsidR="00A3087B">
        <w:t>onformity is not solely promoted by culture a</w:t>
      </w:r>
      <w:r w:rsidR="006D6D16">
        <w:t>nd society but</w:t>
      </w:r>
      <w:r w:rsidR="0074506C">
        <w:t xml:space="preserve"> that</w:t>
      </w:r>
      <w:r w:rsidR="006D6D16">
        <w:t xml:space="preserve"> it also comes </w:t>
      </w:r>
      <w:r w:rsidR="00A3087B">
        <w:t xml:space="preserve">from the </w:t>
      </w:r>
      <w:r w:rsidR="006D6D16">
        <w:t>State and most importantly the W</w:t>
      </w:r>
      <w:r w:rsidR="00A3087B">
        <w:t>orld. The way certain individuals are discriminated against over each other based on their caste, religion, and language</w:t>
      </w:r>
      <w:r w:rsidR="0074506C">
        <w:t>,</w:t>
      </w:r>
      <w:r w:rsidR="00A3087B">
        <w:t xml:space="preserve"> proves the fact that the world is running on the principle of conformity. However, people like Martin Luther King are the</w:t>
      </w:r>
      <w:r w:rsidR="00195464">
        <w:t xml:space="preserve"> ones who are willing</w:t>
      </w:r>
      <w:r w:rsidR="006D6D16">
        <w:t xml:space="preserve"> to</w:t>
      </w:r>
      <w:r w:rsidR="00195464">
        <w:t xml:space="preserve"> </w:t>
      </w:r>
      <w:r w:rsidR="0041745E">
        <w:t>break the</w:t>
      </w:r>
      <w:r w:rsidR="00195464">
        <w:t xml:space="preserve">se rules for their people. </w:t>
      </w:r>
      <w:r w:rsidR="004257CC">
        <w:t xml:space="preserve">In </w:t>
      </w:r>
      <w:r w:rsidR="004257CC" w:rsidRPr="006D6D16">
        <w:rPr>
          <w:i/>
        </w:rPr>
        <w:t>Dead Poet’s Society</w:t>
      </w:r>
      <w:r w:rsidR="004257CC">
        <w:t>, it is depicted that conformity makes a person a slave and freedom is achieved when the person breaks himself from the chains of society’s continuous torme</w:t>
      </w:r>
      <w:r w:rsidR="00BB6367">
        <w:t xml:space="preserve">nts </w:t>
      </w:r>
      <w:r w:rsidR="00BB6367">
        <w:lastRenderedPageBreak/>
        <w:t>inflicted</w:t>
      </w:r>
      <w:r w:rsidR="0074506C">
        <w:t>,</w:t>
      </w:r>
      <w:r w:rsidR="00BB6367">
        <w:t xml:space="preserve"> according to their </w:t>
      </w:r>
      <w:r w:rsidR="008552F6">
        <w:t>desires</w:t>
      </w:r>
      <w:r w:rsidR="006D6D16">
        <w:t xml:space="preserve"> </w:t>
      </w:r>
      <w:r w:rsidR="006D6D16">
        <w:fldChar w:fldCharType="begin"/>
      </w:r>
      <w:r w:rsidR="006D6D16">
        <w:instrText xml:space="preserve"> ADDIN ZOTERO_ITEM CSL_CITATION {"citationID":"Kcuxanpp","properties":{"formattedCitation":"(Weir)","plainCitation":"(Weir)","noteIndex":0},"citationItems":[{"id":434,"uris":["http://zotero.org/users/local/CKNkWnK9/items/4P4N52QL"],"uri":["http://zotero.org/users/local/CKNkWnK9/items/4P4N52QL"],"itemData":{"id":434,"type":"motion_picture","title":"Dead Poet's Society","source":"www.imdb.com","abstract":"Directed by Peter Weir.  With Robin Williams, Robert Sean Leonard, Ethan Hawke, Josh Charles. English teacher John Keating inspires his students to look at poetry with a different perspective of authentic knowledge and feelings.","URL":"http://www.imdb.com/title/tt0097165/","note":"IMDb ID: tt0097165","author":[{"family":"Weir","given":"Peter"}],"accessed":{"date-parts":[["2019",12,4]]}}}],"schema":"https://github.com/citation-style-language/schema/raw/master/csl-citation.json"} </w:instrText>
      </w:r>
      <w:r w:rsidR="006D6D16">
        <w:fldChar w:fldCharType="separate"/>
      </w:r>
      <w:r w:rsidR="006D6D16" w:rsidRPr="006D6D16">
        <w:rPr>
          <w:rFonts w:ascii="Times New Roman" w:hAnsi="Times New Roman" w:cs="Times New Roman"/>
        </w:rPr>
        <w:t>(Weir)</w:t>
      </w:r>
      <w:r w:rsidR="006D6D16">
        <w:fldChar w:fldCharType="end"/>
      </w:r>
      <w:r w:rsidR="008552F6">
        <w:t>. In his letter, Martin Luther King states the same philosophy</w:t>
      </w:r>
      <w:r w:rsidR="0074506C">
        <w:t>,</w:t>
      </w:r>
      <w:r w:rsidR="008552F6">
        <w:t xml:space="preserve"> that freedom and success will only be achieved if we act ourselves</w:t>
      </w:r>
      <w:r w:rsidR="0074506C">
        <w:t>,</w:t>
      </w:r>
      <w:r w:rsidR="008552F6">
        <w:t xml:space="preserve"> by breaking the laws that are not in our best interests</w:t>
      </w:r>
      <w:r w:rsidR="006D6D16">
        <w:t xml:space="preserve"> </w:t>
      </w:r>
      <w:r w:rsidR="006D6D16">
        <w:fldChar w:fldCharType="begin"/>
      </w:r>
      <w:r w:rsidR="006D6D16">
        <w:instrText xml:space="preserve"> ADDIN ZOTERO_ITEM CSL_CITATION {"citationID":"WnLBxjvh","properties":{"formattedCitation":"(King (Jr.))","plainCitation":"(King (Jr.))","noteIndex":0},"citationItems":[{"id":438,"uris":["http://zotero.org/users/local/CKNkWnK9/items/8TBR6I5T"],"uri":["http://zotero.org/users/local/CKNkWnK9/items/8TBR6I5T"],"itemData":{"id":438,"type":"book","title":"Letter from Birmingham Jail","publisher":"Providence Forum","number-of-pages":"44","source":"Google Books","note":"Google-Books-ID: GrkuvwEACAAJ","language":"en","author":[{"family":"King (Jr.)","given":"Martin Luther"}],"issued":{"date-parts":[["2003"]]}}}],"schema":"https://github.com/citation-style-language/schema/raw/master/csl-citation.json"} </w:instrText>
      </w:r>
      <w:r w:rsidR="006D6D16">
        <w:fldChar w:fldCharType="separate"/>
      </w:r>
      <w:r w:rsidR="006D6D16" w:rsidRPr="006D6D16">
        <w:rPr>
          <w:rFonts w:ascii="Times New Roman" w:hAnsi="Times New Roman" w:cs="Times New Roman"/>
        </w:rPr>
        <w:t>(King (Jr.))</w:t>
      </w:r>
      <w:r w:rsidR="006D6D16">
        <w:fldChar w:fldCharType="end"/>
      </w:r>
      <w:r w:rsidR="008552F6">
        <w:t xml:space="preserve">. </w:t>
      </w:r>
    </w:p>
    <w:p w:rsidR="0059464B" w:rsidRDefault="008B4D5A" w:rsidP="00DD6EDE">
      <w:pPr>
        <w:ind w:firstLine="0"/>
        <w:rPr>
          <w:b/>
        </w:rPr>
      </w:pPr>
      <w:r w:rsidRPr="0059464B">
        <w:rPr>
          <w:b/>
        </w:rPr>
        <w:t>Conclusion</w:t>
      </w:r>
    </w:p>
    <w:p w:rsidR="00BD1211" w:rsidRDefault="008B4D5A" w:rsidP="00DD6EDE">
      <w:pPr>
        <w:ind w:firstLine="0"/>
      </w:pPr>
      <w:r>
        <w:rPr>
          <w:b/>
        </w:rPr>
        <w:tab/>
      </w:r>
      <w:r w:rsidR="0056589D">
        <w:rPr>
          <w:b/>
        </w:rPr>
        <w:t xml:space="preserve"> </w:t>
      </w:r>
      <w:r w:rsidR="0056589D">
        <w:t xml:space="preserve">The major themes depicted in the </w:t>
      </w:r>
      <w:r w:rsidR="0056589D" w:rsidRPr="006D6D16">
        <w:rPr>
          <w:i/>
        </w:rPr>
        <w:t xml:space="preserve">Dead Poet’s </w:t>
      </w:r>
      <w:proofErr w:type="gramStart"/>
      <w:r w:rsidR="0056589D" w:rsidRPr="006D6D16">
        <w:rPr>
          <w:i/>
        </w:rPr>
        <w:t>Society</w:t>
      </w:r>
      <w:r w:rsidR="006D6D16">
        <w:t xml:space="preserve"> </w:t>
      </w:r>
      <w:r w:rsidR="0056589D">
        <w:t xml:space="preserve"> </w:t>
      </w:r>
      <w:r w:rsidR="0056589D">
        <w:rPr>
          <w:rFonts w:ascii="Times New Roman" w:hAnsi="Times New Roman" w:cs="Times New Roman"/>
        </w:rPr>
        <w:t>“</w:t>
      </w:r>
      <w:proofErr w:type="gramEnd"/>
      <w:r w:rsidR="0056589D">
        <w:rPr>
          <w:rFonts w:ascii="Times New Roman" w:hAnsi="Times New Roman" w:cs="Times New Roman"/>
        </w:rPr>
        <w:t>Non-Conformity”, “Rebellion and Passion”, and “Freedom and Success” coincides with the ideas depicted in three readings I selected</w:t>
      </w:r>
      <w:r w:rsidR="0074506C">
        <w:rPr>
          <w:rFonts w:ascii="Times New Roman" w:hAnsi="Times New Roman" w:cs="Times New Roman"/>
        </w:rPr>
        <w:t>,</w:t>
      </w:r>
      <w:r w:rsidR="0056589D">
        <w:rPr>
          <w:rFonts w:ascii="Times New Roman" w:hAnsi="Times New Roman" w:cs="Times New Roman"/>
        </w:rPr>
        <w:t xml:space="preserve"> such </w:t>
      </w:r>
      <w:r w:rsidR="00027644">
        <w:rPr>
          <w:rFonts w:ascii="Times New Roman" w:hAnsi="Times New Roman" w:cs="Times New Roman"/>
        </w:rPr>
        <w:t>as</w:t>
      </w:r>
      <w:r w:rsidR="0074506C">
        <w:rPr>
          <w:rFonts w:ascii="Times New Roman" w:hAnsi="Times New Roman" w:cs="Times New Roman"/>
        </w:rPr>
        <w:t>,</w:t>
      </w:r>
      <w:r w:rsidR="00027644">
        <w:rPr>
          <w:rFonts w:ascii="Times New Roman" w:hAnsi="Times New Roman" w:cs="Times New Roman"/>
        </w:rPr>
        <w:t xml:space="preserve"> </w:t>
      </w:r>
      <w:r w:rsidR="0056589D" w:rsidRPr="0025523F">
        <w:rPr>
          <w:rFonts w:ascii="Times New Roman" w:hAnsi="Times New Roman" w:cs="Times New Roman"/>
          <w:i/>
        </w:rPr>
        <w:t>Salvation</w:t>
      </w:r>
      <w:r w:rsidR="0056589D">
        <w:rPr>
          <w:rFonts w:ascii="Times New Roman" w:hAnsi="Times New Roman" w:cs="Times New Roman"/>
        </w:rPr>
        <w:t xml:space="preserve"> by Langston </w:t>
      </w:r>
      <w:proofErr w:type="spellStart"/>
      <w:r w:rsidR="0056589D">
        <w:rPr>
          <w:rFonts w:ascii="Times New Roman" w:hAnsi="Times New Roman" w:cs="Times New Roman"/>
        </w:rPr>
        <w:t>Hudges</w:t>
      </w:r>
      <w:proofErr w:type="spellEnd"/>
      <w:r w:rsidR="0056589D">
        <w:rPr>
          <w:rFonts w:ascii="Times New Roman" w:hAnsi="Times New Roman" w:cs="Times New Roman"/>
        </w:rPr>
        <w:t xml:space="preserve">, </w:t>
      </w:r>
      <w:r w:rsidR="0056589D" w:rsidRPr="0025523F">
        <w:rPr>
          <w:rFonts w:ascii="Times New Roman" w:hAnsi="Times New Roman" w:cs="Times New Roman"/>
          <w:i/>
        </w:rPr>
        <w:t>Essay of Self Reliance</w:t>
      </w:r>
      <w:r w:rsidR="0056589D">
        <w:rPr>
          <w:rFonts w:ascii="Times New Roman" w:hAnsi="Times New Roman" w:cs="Times New Roman"/>
        </w:rPr>
        <w:t xml:space="preserve"> by Ralph Waldo Emerson and </w:t>
      </w:r>
      <w:r w:rsidR="0056589D" w:rsidRPr="0025523F">
        <w:rPr>
          <w:i/>
        </w:rPr>
        <w:t>Letter from a Birmingham Jail</w:t>
      </w:r>
      <w:r w:rsidR="0056589D">
        <w:rPr>
          <w:rFonts w:ascii="Times New Roman" w:hAnsi="Times New Roman" w:cs="Times New Roman"/>
        </w:rPr>
        <w:t xml:space="preserve"> by Martin Luther King Jr. </w:t>
      </w:r>
      <w:r w:rsidR="00027644">
        <w:rPr>
          <w:rFonts w:ascii="Times New Roman" w:hAnsi="Times New Roman" w:cs="Times New Roman"/>
        </w:rPr>
        <w:t xml:space="preserve">In </w:t>
      </w:r>
      <w:r w:rsidR="00027644" w:rsidRPr="00027644">
        <w:rPr>
          <w:rFonts w:ascii="Times New Roman" w:hAnsi="Times New Roman" w:cs="Times New Roman"/>
          <w:i/>
        </w:rPr>
        <w:t>Salvation</w:t>
      </w:r>
      <w:r w:rsidR="00027644">
        <w:rPr>
          <w:rFonts w:ascii="Times New Roman" w:hAnsi="Times New Roman" w:cs="Times New Roman"/>
        </w:rPr>
        <w:t xml:space="preserve">, Young Langston becomes the victim of society’s </w:t>
      </w:r>
      <w:r w:rsidR="00DC5A40">
        <w:rPr>
          <w:rFonts w:ascii="Times New Roman" w:hAnsi="Times New Roman" w:cs="Times New Roman"/>
        </w:rPr>
        <w:t xml:space="preserve">envisioned beliefs </w:t>
      </w:r>
      <w:r w:rsidR="006D41DE">
        <w:rPr>
          <w:rFonts w:ascii="Times New Roman" w:hAnsi="Times New Roman" w:cs="Times New Roman"/>
        </w:rPr>
        <w:t xml:space="preserve">and is left wondering why </w:t>
      </w:r>
      <w:r w:rsidR="00D710BD">
        <w:rPr>
          <w:rFonts w:ascii="Times New Roman" w:hAnsi="Times New Roman" w:cs="Times New Roman"/>
        </w:rPr>
        <w:t>the</w:t>
      </w:r>
      <w:r w:rsidR="006D41DE">
        <w:rPr>
          <w:rFonts w:ascii="Times New Roman" w:hAnsi="Times New Roman" w:cs="Times New Roman"/>
        </w:rPr>
        <w:t xml:space="preserve"> c</w:t>
      </w:r>
      <w:r w:rsidR="00486F1D">
        <w:rPr>
          <w:rFonts w:ascii="Times New Roman" w:hAnsi="Times New Roman" w:cs="Times New Roman"/>
        </w:rPr>
        <w:t xml:space="preserve">ulture and society work this way. </w:t>
      </w:r>
      <w:r w:rsidR="00D710BD">
        <w:rPr>
          <w:rFonts w:ascii="Times New Roman" w:hAnsi="Times New Roman" w:cs="Times New Roman"/>
        </w:rPr>
        <w:t xml:space="preserve">In the </w:t>
      </w:r>
      <w:r w:rsidR="00D710BD" w:rsidRPr="00973FFF">
        <w:rPr>
          <w:rFonts w:ascii="Times New Roman" w:hAnsi="Times New Roman" w:cs="Times New Roman"/>
          <w:i/>
        </w:rPr>
        <w:t>Essay of Reflection</w:t>
      </w:r>
      <w:r w:rsidR="00D710BD">
        <w:rPr>
          <w:rFonts w:ascii="Times New Roman" w:hAnsi="Times New Roman" w:cs="Times New Roman"/>
        </w:rPr>
        <w:t xml:space="preserve">, the author </w:t>
      </w:r>
      <w:r w:rsidR="00973FFF">
        <w:rPr>
          <w:rFonts w:ascii="Times New Roman" w:hAnsi="Times New Roman" w:cs="Times New Roman"/>
        </w:rPr>
        <w:t xml:space="preserve">emphasizes that </w:t>
      </w:r>
      <w:r w:rsidR="00486F1D">
        <w:rPr>
          <w:rFonts w:ascii="Times New Roman" w:hAnsi="Times New Roman" w:cs="Times New Roman"/>
        </w:rPr>
        <w:t>an individual should maintain his separate identity</w:t>
      </w:r>
      <w:r w:rsidR="0074506C">
        <w:rPr>
          <w:rFonts w:ascii="Times New Roman" w:hAnsi="Times New Roman" w:cs="Times New Roman"/>
        </w:rPr>
        <w:t>,</w:t>
      </w:r>
      <w:r w:rsidR="00486F1D">
        <w:rPr>
          <w:rFonts w:ascii="Times New Roman" w:hAnsi="Times New Roman" w:cs="Times New Roman"/>
        </w:rPr>
        <w:t xml:space="preserve"> while pursuing his dreams </w:t>
      </w:r>
      <w:r w:rsidR="00675BFD">
        <w:rPr>
          <w:rFonts w:ascii="Times New Roman" w:hAnsi="Times New Roman" w:cs="Times New Roman"/>
        </w:rPr>
        <w:t xml:space="preserve">regardless of what society thinks. Martin Luther King in his </w:t>
      </w:r>
      <w:r w:rsidR="00675BFD" w:rsidRPr="0025523F">
        <w:rPr>
          <w:i/>
        </w:rPr>
        <w:t>Letter from a Birmingham Jail</w:t>
      </w:r>
      <w:r w:rsidR="0074506C">
        <w:rPr>
          <w:i/>
        </w:rPr>
        <w:t xml:space="preserve">, </w:t>
      </w:r>
      <w:r w:rsidR="00675BFD">
        <w:t>addresses various aspects related to society’</w:t>
      </w:r>
      <w:r w:rsidR="006D6D16">
        <w:t>s conformation of l</w:t>
      </w:r>
      <w:r w:rsidR="00675BFD">
        <w:t>aws and beliefs</w:t>
      </w:r>
      <w:r w:rsidR="0074506C">
        <w:t>,</w:t>
      </w:r>
      <w:r w:rsidR="00675BFD">
        <w:t xml:space="preserve"> which are not in their best interest. He states that freedom and success will only come to us if we struggle for it</w:t>
      </w:r>
      <w:r w:rsidR="0074506C">
        <w:t xml:space="preserve"> </w:t>
      </w:r>
      <w:r w:rsidR="00675BFD">
        <w:t>regardless of laws formulated by society.</w:t>
      </w:r>
    </w:p>
    <w:p w:rsidR="00BD1211" w:rsidRDefault="008B4D5A">
      <w:pPr>
        <w:suppressAutoHyphens w:val="0"/>
      </w:pPr>
      <w:r>
        <w:br w:type="page"/>
      </w:r>
    </w:p>
    <w:p w:rsidR="00BD1211" w:rsidRPr="00BD1211" w:rsidRDefault="008B4D5A" w:rsidP="00913B50">
      <w:pPr>
        <w:pStyle w:val="Bibliography"/>
        <w:jc w:val="center"/>
        <w:rPr>
          <w:b/>
        </w:rPr>
      </w:pPr>
      <w:bookmarkStart w:id="0" w:name="_GoBack"/>
      <w:r w:rsidRPr="00BD1211">
        <w:rPr>
          <w:b/>
        </w:rPr>
        <w:lastRenderedPageBreak/>
        <w:t>Works Cited</w:t>
      </w:r>
    </w:p>
    <w:bookmarkEnd w:id="0"/>
    <w:p w:rsidR="00BD1211" w:rsidRPr="00BD1211" w:rsidRDefault="008B4D5A" w:rsidP="00BD1211">
      <w:pPr>
        <w:pStyle w:val="Bibliography"/>
        <w:rPr>
          <w:rFonts w:ascii="Times New Roman" w:hAnsi="Times New Roman" w:cs="Times New Roman"/>
        </w:rPr>
      </w:pPr>
      <w:r w:rsidRPr="00BD1211">
        <w:fldChar w:fldCharType="begin"/>
      </w:r>
      <w:r w:rsidRPr="00BD1211">
        <w:instrText xml:space="preserve"> ADDIN ZOTERO_BIBL {"uncited":[],"omitted":[],"custom":[]} CSL_BIBLIOGRAPHY </w:instrText>
      </w:r>
      <w:r w:rsidRPr="00BD1211">
        <w:fldChar w:fldCharType="separate"/>
      </w:r>
      <w:r w:rsidRPr="00BD1211">
        <w:rPr>
          <w:rFonts w:ascii="Times New Roman" w:hAnsi="Times New Roman" w:cs="Times New Roman"/>
        </w:rPr>
        <w:t xml:space="preserve">Emerson, Ralph Waldo. </w:t>
      </w:r>
      <w:r w:rsidRPr="00BD1211">
        <w:rPr>
          <w:rFonts w:ascii="Times New Roman" w:hAnsi="Times New Roman" w:cs="Times New Roman"/>
          <w:i/>
          <w:iCs/>
        </w:rPr>
        <w:t>The Essay on Self-Reliance</w:t>
      </w:r>
      <w:r w:rsidRPr="00BD1211">
        <w:rPr>
          <w:rFonts w:ascii="Times New Roman" w:hAnsi="Times New Roman" w:cs="Times New Roman"/>
        </w:rPr>
        <w:t>. FRANKLIN CLASSICS TRADE Press, 2018.</w:t>
      </w:r>
    </w:p>
    <w:p w:rsidR="00BD1211" w:rsidRPr="00BD1211" w:rsidRDefault="008B4D5A" w:rsidP="00BD1211">
      <w:pPr>
        <w:pStyle w:val="Bibliography"/>
        <w:rPr>
          <w:rFonts w:ascii="Times New Roman" w:hAnsi="Times New Roman" w:cs="Times New Roman"/>
        </w:rPr>
      </w:pPr>
      <w:r w:rsidRPr="00BD1211">
        <w:rPr>
          <w:rFonts w:ascii="Times New Roman" w:hAnsi="Times New Roman" w:cs="Times New Roman"/>
        </w:rPr>
        <w:t xml:space="preserve">Hudges, Langston. </w:t>
      </w:r>
      <w:r w:rsidRPr="00BD1211">
        <w:rPr>
          <w:rFonts w:ascii="Times New Roman" w:hAnsi="Times New Roman" w:cs="Times New Roman"/>
          <w:i/>
          <w:iCs/>
        </w:rPr>
        <w:t>Salvation</w:t>
      </w:r>
      <w:r w:rsidRPr="00BD1211">
        <w:rPr>
          <w:rFonts w:ascii="Times New Roman" w:hAnsi="Times New Roman" w:cs="Times New Roman"/>
        </w:rPr>
        <w:t>.</w:t>
      </w:r>
    </w:p>
    <w:p w:rsidR="00BD1211" w:rsidRPr="00BD1211" w:rsidRDefault="008B4D5A" w:rsidP="00BD1211">
      <w:pPr>
        <w:pStyle w:val="Bibliography"/>
        <w:rPr>
          <w:rFonts w:ascii="Times New Roman" w:hAnsi="Times New Roman" w:cs="Times New Roman"/>
        </w:rPr>
      </w:pPr>
      <w:r w:rsidRPr="00BD1211">
        <w:rPr>
          <w:rFonts w:ascii="Times New Roman" w:hAnsi="Times New Roman" w:cs="Times New Roman"/>
        </w:rPr>
        <w:t xml:space="preserve">King (Jr.), Martin Luther. </w:t>
      </w:r>
      <w:r w:rsidRPr="00BD1211">
        <w:rPr>
          <w:rFonts w:ascii="Times New Roman" w:hAnsi="Times New Roman" w:cs="Times New Roman"/>
          <w:i/>
          <w:iCs/>
        </w:rPr>
        <w:t>Letter from Birmingham Jail</w:t>
      </w:r>
      <w:r w:rsidRPr="00BD1211">
        <w:rPr>
          <w:rFonts w:ascii="Times New Roman" w:hAnsi="Times New Roman" w:cs="Times New Roman"/>
        </w:rPr>
        <w:t>. Providence Forum, 2003.</w:t>
      </w:r>
    </w:p>
    <w:p w:rsidR="00BD1211" w:rsidRPr="00BD1211" w:rsidRDefault="008B4D5A" w:rsidP="00BD1211">
      <w:pPr>
        <w:pStyle w:val="Bibliography"/>
        <w:rPr>
          <w:rFonts w:ascii="Times New Roman" w:hAnsi="Times New Roman" w:cs="Times New Roman"/>
        </w:rPr>
      </w:pPr>
      <w:r w:rsidRPr="00BD1211">
        <w:rPr>
          <w:rFonts w:ascii="Times New Roman" w:hAnsi="Times New Roman" w:cs="Times New Roman"/>
        </w:rPr>
        <w:t xml:space="preserve">Weir, Peter. </w:t>
      </w:r>
      <w:r w:rsidRPr="00BD1211">
        <w:rPr>
          <w:rFonts w:ascii="Times New Roman" w:hAnsi="Times New Roman" w:cs="Times New Roman"/>
          <w:i/>
          <w:iCs/>
        </w:rPr>
        <w:t>Dead Poet’s Society</w:t>
      </w:r>
      <w:r w:rsidRPr="00BD1211">
        <w:rPr>
          <w:rFonts w:ascii="Times New Roman" w:hAnsi="Times New Roman" w:cs="Times New Roman"/>
        </w:rPr>
        <w:t xml:space="preserve">. </w:t>
      </w:r>
      <w:r w:rsidRPr="00BD1211">
        <w:rPr>
          <w:rFonts w:ascii="Times New Roman" w:hAnsi="Times New Roman" w:cs="Times New Roman"/>
          <w:i/>
          <w:iCs/>
        </w:rPr>
        <w:t>www.imdb.com</w:t>
      </w:r>
      <w:r w:rsidRPr="00BD1211">
        <w:rPr>
          <w:rFonts w:ascii="Times New Roman" w:hAnsi="Times New Roman" w:cs="Times New Roman"/>
        </w:rPr>
        <w:t>, http://www.imdb.com/title/tt0097165/. Accessed 4 Dec. 2019.</w:t>
      </w:r>
    </w:p>
    <w:p w:rsidR="0059464B" w:rsidRPr="00BD1211" w:rsidRDefault="008B4D5A" w:rsidP="00DD6EDE">
      <w:pPr>
        <w:ind w:firstLine="0"/>
        <w:rPr>
          <w:rFonts w:ascii="Times New Roman" w:hAnsi="Times New Roman" w:cs="Times New Roman"/>
          <w:b/>
        </w:rPr>
      </w:pPr>
      <w:r w:rsidRPr="00BD1211">
        <w:rPr>
          <w:rFonts w:ascii="Times New Roman" w:hAnsi="Times New Roman" w:cs="Times New Roman"/>
          <w:b/>
        </w:rPr>
        <w:fldChar w:fldCharType="end"/>
      </w:r>
    </w:p>
    <w:p w:rsidR="00256BCD" w:rsidRPr="00006E00" w:rsidRDefault="008B4D5A" w:rsidP="00DD6EDE">
      <w:pPr>
        <w:ind w:firstLine="0"/>
        <w:rPr>
          <w:rFonts w:ascii="Times New Roman" w:hAnsi="Times New Roman" w:cs="Times New Roman"/>
        </w:rPr>
      </w:pPr>
      <w:r>
        <w:rPr>
          <w:rFonts w:ascii="Times New Roman" w:hAnsi="Times New Roman" w:cs="Times New Roman"/>
          <w:b/>
        </w:rPr>
        <w:tab/>
      </w:r>
    </w:p>
    <w:p w:rsidR="00256BCD" w:rsidRDefault="00256BCD" w:rsidP="00DD6EDE">
      <w:pPr>
        <w:ind w:firstLine="0"/>
        <w:rPr>
          <w:rFonts w:ascii="Times New Roman" w:hAnsi="Times New Roman" w:cs="Times New Roman"/>
          <w:b/>
        </w:rPr>
      </w:pPr>
    </w:p>
    <w:p w:rsidR="00DD6EDE" w:rsidRPr="00DD6EDE" w:rsidRDefault="008B4D5A" w:rsidP="00DD6EDE">
      <w:pPr>
        <w:ind w:firstLine="0"/>
        <w:rPr>
          <w:rFonts w:ascii="Times New Roman" w:hAnsi="Times New Roman" w:cs="Times New Roman"/>
          <w:b/>
        </w:rPr>
      </w:pPr>
      <w:r>
        <w:rPr>
          <w:rFonts w:ascii="Times New Roman" w:hAnsi="Times New Roman" w:cs="Times New Roman"/>
          <w:b/>
        </w:rPr>
        <w:tab/>
      </w:r>
    </w:p>
    <w:p w:rsidR="003C301B" w:rsidRPr="00881BB1" w:rsidRDefault="003C301B" w:rsidP="00A63548">
      <w:pPr>
        <w:rPr>
          <w:rFonts w:ascii="Times New Roman" w:hAnsi="Times New Roman" w:cs="Times New Roman"/>
        </w:rPr>
      </w:pPr>
    </w:p>
    <w:p w:rsidR="00D503A7" w:rsidRDefault="00D503A7" w:rsidP="00707C7A">
      <w:pPr>
        <w:jc w:val="center"/>
        <w:rPr>
          <w:rFonts w:ascii="Times New Roman" w:hAnsi="Times New Roman" w:cs="Times New Roman"/>
          <w:b/>
        </w:rPr>
      </w:pPr>
    </w:p>
    <w:p w:rsidR="00FD692E" w:rsidRPr="00FD692E" w:rsidRDefault="00FD692E" w:rsidP="009A2639">
      <w:pPr>
        <w:ind w:firstLine="0"/>
        <w:rPr>
          <w:rFonts w:cstheme="minorHAnsi"/>
          <w:b/>
          <w:color w:val="212529"/>
          <w:shd w:val="clear" w:color="auto" w:fill="FFFFFF"/>
        </w:rPr>
      </w:pPr>
    </w:p>
    <w:p w:rsidR="0010659B" w:rsidRPr="00603390" w:rsidRDefault="0010659B" w:rsidP="009A2639">
      <w:pPr>
        <w:ind w:firstLine="0"/>
        <w:rPr>
          <w:rFonts w:cstheme="minorHAnsi"/>
          <w:shd w:val="clear" w:color="auto" w:fill="FFFFFF"/>
        </w:rPr>
      </w:pPr>
    </w:p>
    <w:p w:rsidR="00845B45" w:rsidRPr="00603390" w:rsidRDefault="00845B45" w:rsidP="009A2639">
      <w:pPr>
        <w:ind w:firstLine="0"/>
        <w:rPr>
          <w:rFonts w:cstheme="minorHAnsi"/>
          <w:b/>
          <w:shd w:val="clear" w:color="auto" w:fill="FFFFFF"/>
        </w:rPr>
      </w:pPr>
    </w:p>
    <w:p w:rsidR="00EA196F" w:rsidRDefault="008B4D5A" w:rsidP="009A2639">
      <w:pPr>
        <w:ind w:firstLine="0"/>
        <w:rPr>
          <w:rFonts w:cstheme="minorHAnsi"/>
          <w:shd w:val="clear" w:color="auto" w:fill="FFFFFF"/>
        </w:rPr>
      </w:pPr>
      <w:r>
        <w:rPr>
          <w:rFonts w:cstheme="minorHAnsi"/>
          <w:shd w:val="clear" w:color="auto" w:fill="FFFFFF"/>
        </w:rPr>
        <w:tab/>
      </w:r>
    </w:p>
    <w:p w:rsidR="00FF69F9" w:rsidRPr="006A1907" w:rsidRDefault="00FF69F9" w:rsidP="009A2639">
      <w:pPr>
        <w:ind w:firstLine="0"/>
        <w:rPr>
          <w:rFonts w:cstheme="minorHAnsi"/>
          <w:shd w:val="clear" w:color="auto" w:fill="FFFFFF"/>
        </w:rPr>
      </w:pPr>
    </w:p>
    <w:p w:rsidR="006A1907" w:rsidRPr="00AB1FE2" w:rsidRDefault="006A1907" w:rsidP="009A2639">
      <w:pPr>
        <w:ind w:firstLine="0"/>
        <w:rPr>
          <w:rFonts w:cstheme="minorHAnsi"/>
        </w:rPr>
      </w:pPr>
    </w:p>
    <w:p w:rsidR="00792149" w:rsidRDefault="00792149" w:rsidP="00235DDC">
      <w:pPr>
        <w:rPr>
          <w:rFonts w:ascii="Times New Roman" w:hAnsi="Times New Roman" w:cs="Times New Roman"/>
        </w:rPr>
      </w:pPr>
    </w:p>
    <w:p w:rsidR="005A1459" w:rsidRPr="00112248" w:rsidRDefault="008B4D5A" w:rsidP="003A2E63">
      <w:pPr>
        <w:suppressAutoHyphens w:val="0"/>
        <w:ind w:firstLine="0"/>
        <w:rPr>
          <w:rFonts w:ascii="Times New Roman" w:hAnsi="Times New Roman" w:cs="Times New Roman"/>
          <w:b/>
        </w:rPr>
      </w:pPr>
      <w:r w:rsidRPr="00112248">
        <w:rPr>
          <w:rFonts w:ascii="Times New Roman" w:hAnsi="Times New Roman" w:cs="Times New Roman"/>
          <w:b/>
        </w:rPr>
        <w:br/>
      </w:r>
      <w:r w:rsidR="00411150" w:rsidRPr="00112248">
        <w:rPr>
          <w:rFonts w:ascii="Times New Roman" w:hAnsi="Times New Roman" w:cs="Times New Roman"/>
          <w:b/>
        </w:rPr>
        <w:t xml:space="preserve"> </w:t>
      </w:r>
    </w:p>
    <w:p w:rsidR="00F757E8" w:rsidRPr="001A40D5" w:rsidRDefault="00F757E8" w:rsidP="00F757E8">
      <w:pPr>
        <w:pStyle w:val="ListParagraph"/>
        <w:ind w:firstLine="0"/>
        <w:rPr>
          <w:rFonts w:ascii="Times New Roman" w:hAnsi="Times New Roman" w:cs="Times New Roman"/>
        </w:rPr>
      </w:pPr>
    </w:p>
    <w:sectPr w:rsidR="00F757E8" w:rsidRPr="001A40D5">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36F28" w:rsidRDefault="00436F28">
      <w:pPr>
        <w:spacing w:line="240" w:lineRule="auto"/>
      </w:pPr>
      <w:r>
        <w:separator/>
      </w:r>
    </w:p>
  </w:endnote>
  <w:endnote w:type="continuationSeparator" w:id="0">
    <w:p w:rsidR="00436F28" w:rsidRDefault="00436F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36F28" w:rsidRDefault="00436F28">
      <w:pPr>
        <w:spacing w:line="240" w:lineRule="auto"/>
      </w:pPr>
      <w:r>
        <w:separator/>
      </w:r>
    </w:p>
  </w:footnote>
  <w:footnote w:type="continuationSeparator" w:id="0">
    <w:p w:rsidR="00436F28" w:rsidRDefault="00436F2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4DD" w:rsidRDefault="00436F28">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7779A8">
      <w:rPr>
        <w:noProof/>
      </w:rPr>
      <w:t>5</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4DD" w:rsidRDefault="00436F28">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13B50">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37B7A93"/>
    <w:multiLevelType w:val="multilevel"/>
    <w:tmpl w:val="3A4CB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29E3C4C"/>
    <w:multiLevelType w:val="hybridMultilevel"/>
    <w:tmpl w:val="6256DC96"/>
    <w:lvl w:ilvl="0" w:tplc="7016850C">
      <w:start w:val="1"/>
      <w:numFmt w:val="lowerLetter"/>
      <w:pStyle w:val="TableNote"/>
      <w:suff w:val="space"/>
      <w:lvlText w:val="%1."/>
      <w:lvlJc w:val="left"/>
      <w:pPr>
        <w:ind w:left="0" w:firstLine="720"/>
      </w:pPr>
      <w:rPr>
        <w:rFonts w:hint="default"/>
      </w:rPr>
    </w:lvl>
    <w:lvl w:ilvl="1" w:tplc="AF1A12E4" w:tentative="1">
      <w:start w:val="1"/>
      <w:numFmt w:val="lowerLetter"/>
      <w:lvlText w:val="%2."/>
      <w:lvlJc w:val="left"/>
      <w:pPr>
        <w:ind w:left="2160" w:hanging="360"/>
      </w:pPr>
    </w:lvl>
    <w:lvl w:ilvl="2" w:tplc="32507F8C" w:tentative="1">
      <w:start w:val="1"/>
      <w:numFmt w:val="lowerRoman"/>
      <w:lvlText w:val="%3."/>
      <w:lvlJc w:val="right"/>
      <w:pPr>
        <w:ind w:left="2880" w:hanging="180"/>
      </w:pPr>
    </w:lvl>
    <w:lvl w:ilvl="3" w:tplc="875EB54C" w:tentative="1">
      <w:start w:val="1"/>
      <w:numFmt w:val="decimal"/>
      <w:lvlText w:val="%4."/>
      <w:lvlJc w:val="left"/>
      <w:pPr>
        <w:ind w:left="3600" w:hanging="360"/>
      </w:pPr>
    </w:lvl>
    <w:lvl w:ilvl="4" w:tplc="C9CADD1C" w:tentative="1">
      <w:start w:val="1"/>
      <w:numFmt w:val="lowerLetter"/>
      <w:lvlText w:val="%5."/>
      <w:lvlJc w:val="left"/>
      <w:pPr>
        <w:ind w:left="4320" w:hanging="360"/>
      </w:pPr>
    </w:lvl>
    <w:lvl w:ilvl="5" w:tplc="03F4158C" w:tentative="1">
      <w:start w:val="1"/>
      <w:numFmt w:val="lowerRoman"/>
      <w:lvlText w:val="%6."/>
      <w:lvlJc w:val="right"/>
      <w:pPr>
        <w:ind w:left="5040" w:hanging="180"/>
      </w:pPr>
    </w:lvl>
    <w:lvl w:ilvl="6" w:tplc="03C62F52" w:tentative="1">
      <w:start w:val="1"/>
      <w:numFmt w:val="decimal"/>
      <w:lvlText w:val="%7."/>
      <w:lvlJc w:val="left"/>
      <w:pPr>
        <w:ind w:left="5760" w:hanging="360"/>
      </w:pPr>
    </w:lvl>
    <w:lvl w:ilvl="7" w:tplc="EBE44130" w:tentative="1">
      <w:start w:val="1"/>
      <w:numFmt w:val="lowerLetter"/>
      <w:lvlText w:val="%8."/>
      <w:lvlJc w:val="left"/>
      <w:pPr>
        <w:ind w:left="6480" w:hanging="360"/>
      </w:pPr>
    </w:lvl>
    <w:lvl w:ilvl="8" w:tplc="1E32C846" w:tentative="1">
      <w:start w:val="1"/>
      <w:numFmt w:val="lowerRoman"/>
      <w:lvlText w:val="%9."/>
      <w:lvlJc w:val="right"/>
      <w:pPr>
        <w:ind w:left="7200" w:hanging="180"/>
      </w:pPr>
    </w:lvl>
  </w:abstractNum>
  <w:abstractNum w:abstractNumId="14"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4BEA0D24"/>
    <w:multiLevelType w:val="hybridMultilevel"/>
    <w:tmpl w:val="09EC081C"/>
    <w:lvl w:ilvl="0" w:tplc="37EEF404">
      <w:start w:val="1"/>
      <w:numFmt w:val="decimal"/>
      <w:lvlText w:val="%1."/>
      <w:lvlJc w:val="left"/>
      <w:pPr>
        <w:ind w:left="720" w:hanging="360"/>
      </w:pPr>
      <w:rPr>
        <w:b w:val="0"/>
      </w:rPr>
    </w:lvl>
    <w:lvl w:ilvl="1" w:tplc="E0FEF5D0" w:tentative="1">
      <w:start w:val="1"/>
      <w:numFmt w:val="lowerLetter"/>
      <w:lvlText w:val="%2."/>
      <w:lvlJc w:val="left"/>
      <w:pPr>
        <w:ind w:left="1440" w:hanging="360"/>
      </w:pPr>
    </w:lvl>
    <w:lvl w:ilvl="2" w:tplc="F8E62A64" w:tentative="1">
      <w:start w:val="1"/>
      <w:numFmt w:val="lowerRoman"/>
      <w:lvlText w:val="%3."/>
      <w:lvlJc w:val="right"/>
      <w:pPr>
        <w:ind w:left="2160" w:hanging="180"/>
      </w:pPr>
    </w:lvl>
    <w:lvl w:ilvl="3" w:tplc="BDDAD54E" w:tentative="1">
      <w:start w:val="1"/>
      <w:numFmt w:val="decimal"/>
      <w:lvlText w:val="%4."/>
      <w:lvlJc w:val="left"/>
      <w:pPr>
        <w:ind w:left="2880" w:hanging="360"/>
      </w:pPr>
    </w:lvl>
    <w:lvl w:ilvl="4" w:tplc="BC28C064" w:tentative="1">
      <w:start w:val="1"/>
      <w:numFmt w:val="lowerLetter"/>
      <w:lvlText w:val="%5."/>
      <w:lvlJc w:val="left"/>
      <w:pPr>
        <w:ind w:left="3600" w:hanging="360"/>
      </w:pPr>
    </w:lvl>
    <w:lvl w:ilvl="5" w:tplc="43A2125A" w:tentative="1">
      <w:start w:val="1"/>
      <w:numFmt w:val="lowerRoman"/>
      <w:lvlText w:val="%6."/>
      <w:lvlJc w:val="right"/>
      <w:pPr>
        <w:ind w:left="4320" w:hanging="180"/>
      </w:pPr>
    </w:lvl>
    <w:lvl w:ilvl="6" w:tplc="4D341466" w:tentative="1">
      <w:start w:val="1"/>
      <w:numFmt w:val="decimal"/>
      <w:lvlText w:val="%7."/>
      <w:lvlJc w:val="left"/>
      <w:pPr>
        <w:ind w:left="5040" w:hanging="360"/>
      </w:pPr>
    </w:lvl>
    <w:lvl w:ilvl="7" w:tplc="D0DAFC92" w:tentative="1">
      <w:start w:val="1"/>
      <w:numFmt w:val="lowerLetter"/>
      <w:lvlText w:val="%8."/>
      <w:lvlJc w:val="left"/>
      <w:pPr>
        <w:ind w:left="5760" w:hanging="360"/>
      </w:pPr>
    </w:lvl>
    <w:lvl w:ilvl="8" w:tplc="07A460D8" w:tentative="1">
      <w:start w:val="1"/>
      <w:numFmt w:val="lowerRoman"/>
      <w:lvlText w:val="%9."/>
      <w:lvlJc w:val="right"/>
      <w:pPr>
        <w:ind w:left="6480" w:hanging="180"/>
      </w:pPr>
    </w:lvl>
  </w:abstractNum>
  <w:abstractNum w:abstractNumId="18"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B1B5787"/>
    <w:multiLevelType w:val="multilevel"/>
    <w:tmpl w:val="4572ABF8"/>
    <w:numStyleLink w:val="MLAOutline"/>
  </w:abstractNum>
  <w:abstractNum w:abstractNumId="21"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9"/>
  </w:num>
  <w:num w:numId="13">
    <w:abstractNumId w:val="20"/>
  </w:num>
  <w:num w:numId="14">
    <w:abstractNumId w:val="15"/>
  </w:num>
  <w:num w:numId="15">
    <w:abstractNumId w:val="22"/>
  </w:num>
  <w:num w:numId="16">
    <w:abstractNumId w:val="18"/>
  </w:num>
  <w:num w:numId="17">
    <w:abstractNumId w:val="12"/>
  </w:num>
  <w:num w:numId="18">
    <w:abstractNumId w:val="10"/>
  </w:num>
  <w:num w:numId="19">
    <w:abstractNumId w:val="16"/>
  </w:num>
  <w:num w:numId="20">
    <w:abstractNumId w:val="23"/>
  </w:num>
  <w:num w:numId="21">
    <w:abstractNumId w:val="14"/>
  </w:num>
  <w:num w:numId="22">
    <w:abstractNumId w:val="21"/>
  </w:num>
  <w:num w:numId="23">
    <w:abstractNumId w:val="11"/>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1E2F"/>
    <w:rsid w:val="000050C5"/>
    <w:rsid w:val="00006E00"/>
    <w:rsid w:val="000103E5"/>
    <w:rsid w:val="000147A4"/>
    <w:rsid w:val="00015978"/>
    <w:rsid w:val="000166A4"/>
    <w:rsid w:val="00017273"/>
    <w:rsid w:val="00021C5C"/>
    <w:rsid w:val="000222AF"/>
    <w:rsid w:val="00027644"/>
    <w:rsid w:val="000312FF"/>
    <w:rsid w:val="00031C1E"/>
    <w:rsid w:val="00034C2E"/>
    <w:rsid w:val="00040CBB"/>
    <w:rsid w:val="000418C1"/>
    <w:rsid w:val="00042D99"/>
    <w:rsid w:val="0004727B"/>
    <w:rsid w:val="000473C9"/>
    <w:rsid w:val="00047E9C"/>
    <w:rsid w:val="000516C6"/>
    <w:rsid w:val="00053306"/>
    <w:rsid w:val="00054B1C"/>
    <w:rsid w:val="00057213"/>
    <w:rsid w:val="0006036E"/>
    <w:rsid w:val="00061258"/>
    <w:rsid w:val="0006435E"/>
    <w:rsid w:val="00067AE2"/>
    <w:rsid w:val="00067FB3"/>
    <w:rsid w:val="0007072E"/>
    <w:rsid w:val="0007116D"/>
    <w:rsid w:val="000739DF"/>
    <w:rsid w:val="00073D87"/>
    <w:rsid w:val="00074F90"/>
    <w:rsid w:val="00076B5B"/>
    <w:rsid w:val="0008349A"/>
    <w:rsid w:val="0008705B"/>
    <w:rsid w:val="000874A4"/>
    <w:rsid w:val="00087E4A"/>
    <w:rsid w:val="00090560"/>
    <w:rsid w:val="000908FA"/>
    <w:rsid w:val="0009146A"/>
    <w:rsid w:val="00093F67"/>
    <w:rsid w:val="000A4AAE"/>
    <w:rsid w:val="000A5558"/>
    <w:rsid w:val="000A69CE"/>
    <w:rsid w:val="000A6ADA"/>
    <w:rsid w:val="000A6DA3"/>
    <w:rsid w:val="000B1F16"/>
    <w:rsid w:val="000B2C1B"/>
    <w:rsid w:val="000B34B0"/>
    <w:rsid w:val="000B4B46"/>
    <w:rsid w:val="000B78C8"/>
    <w:rsid w:val="000C2774"/>
    <w:rsid w:val="000D29FE"/>
    <w:rsid w:val="000D3850"/>
    <w:rsid w:val="000D5663"/>
    <w:rsid w:val="000E095A"/>
    <w:rsid w:val="000E166B"/>
    <w:rsid w:val="000E3894"/>
    <w:rsid w:val="000E6218"/>
    <w:rsid w:val="000F184F"/>
    <w:rsid w:val="000F1991"/>
    <w:rsid w:val="000F2B99"/>
    <w:rsid w:val="000F682E"/>
    <w:rsid w:val="00102551"/>
    <w:rsid w:val="0010387B"/>
    <w:rsid w:val="0010580D"/>
    <w:rsid w:val="00106149"/>
    <w:rsid w:val="001064A0"/>
    <w:rsid w:val="0010659B"/>
    <w:rsid w:val="00106676"/>
    <w:rsid w:val="00107C36"/>
    <w:rsid w:val="00111547"/>
    <w:rsid w:val="00111B23"/>
    <w:rsid w:val="00112248"/>
    <w:rsid w:val="001125A5"/>
    <w:rsid w:val="0011494A"/>
    <w:rsid w:val="00115069"/>
    <w:rsid w:val="00115927"/>
    <w:rsid w:val="00115F20"/>
    <w:rsid w:val="0011666E"/>
    <w:rsid w:val="001171F4"/>
    <w:rsid w:val="00120DB3"/>
    <w:rsid w:val="001213FA"/>
    <w:rsid w:val="001218DB"/>
    <w:rsid w:val="00126221"/>
    <w:rsid w:val="00131343"/>
    <w:rsid w:val="00133693"/>
    <w:rsid w:val="00135D06"/>
    <w:rsid w:val="00140345"/>
    <w:rsid w:val="001450B2"/>
    <w:rsid w:val="001463B2"/>
    <w:rsid w:val="00146796"/>
    <w:rsid w:val="00154C7F"/>
    <w:rsid w:val="00154D30"/>
    <w:rsid w:val="001556C2"/>
    <w:rsid w:val="00156534"/>
    <w:rsid w:val="0015765D"/>
    <w:rsid w:val="001609C7"/>
    <w:rsid w:val="00160F7E"/>
    <w:rsid w:val="00164E9A"/>
    <w:rsid w:val="00164F76"/>
    <w:rsid w:val="001661DF"/>
    <w:rsid w:val="001716E4"/>
    <w:rsid w:val="0017393A"/>
    <w:rsid w:val="00174F7E"/>
    <w:rsid w:val="001751A5"/>
    <w:rsid w:val="00175728"/>
    <w:rsid w:val="001778D3"/>
    <w:rsid w:val="00185BA8"/>
    <w:rsid w:val="00186783"/>
    <w:rsid w:val="00187E61"/>
    <w:rsid w:val="00194DD1"/>
    <w:rsid w:val="00195464"/>
    <w:rsid w:val="001977C7"/>
    <w:rsid w:val="001A1BBD"/>
    <w:rsid w:val="001A40D5"/>
    <w:rsid w:val="001A5410"/>
    <w:rsid w:val="001B0B12"/>
    <w:rsid w:val="001B1962"/>
    <w:rsid w:val="001B288C"/>
    <w:rsid w:val="001B3517"/>
    <w:rsid w:val="001B3EB7"/>
    <w:rsid w:val="001C3028"/>
    <w:rsid w:val="001D48F2"/>
    <w:rsid w:val="001D726D"/>
    <w:rsid w:val="001E0F36"/>
    <w:rsid w:val="001E3DB8"/>
    <w:rsid w:val="001E610E"/>
    <w:rsid w:val="001E6607"/>
    <w:rsid w:val="001E7E86"/>
    <w:rsid w:val="001F1533"/>
    <w:rsid w:val="001F3360"/>
    <w:rsid w:val="001F3492"/>
    <w:rsid w:val="001F62C0"/>
    <w:rsid w:val="001F64A6"/>
    <w:rsid w:val="00200185"/>
    <w:rsid w:val="002019D0"/>
    <w:rsid w:val="00204B72"/>
    <w:rsid w:val="00205A8E"/>
    <w:rsid w:val="00205A92"/>
    <w:rsid w:val="00212BE5"/>
    <w:rsid w:val="002133B5"/>
    <w:rsid w:val="0021365A"/>
    <w:rsid w:val="00214492"/>
    <w:rsid w:val="00214C10"/>
    <w:rsid w:val="002209D8"/>
    <w:rsid w:val="002235E7"/>
    <w:rsid w:val="00227FB3"/>
    <w:rsid w:val="00232AA0"/>
    <w:rsid w:val="00235DDC"/>
    <w:rsid w:val="00244364"/>
    <w:rsid w:val="002448F3"/>
    <w:rsid w:val="00245E02"/>
    <w:rsid w:val="00247B3B"/>
    <w:rsid w:val="00251E35"/>
    <w:rsid w:val="002520E8"/>
    <w:rsid w:val="0025225B"/>
    <w:rsid w:val="0025523F"/>
    <w:rsid w:val="00256BCD"/>
    <w:rsid w:val="00260E94"/>
    <w:rsid w:val="00262DDC"/>
    <w:rsid w:val="0026487F"/>
    <w:rsid w:val="00265B76"/>
    <w:rsid w:val="002711CC"/>
    <w:rsid w:val="002717FF"/>
    <w:rsid w:val="00271DAA"/>
    <w:rsid w:val="00276CE1"/>
    <w:rsid w:val="002771E5"/>
    <w:rsid w:val="002810B7"/>
    <w:rsid w:val="00283FC2"/>
    <w:rsid w:val="00297670"/>
    <w:rsid w:val="0029794C"/>
    <w:rsid w:val="002A0AA8"/>
    <w:rsid w:val="002B38CF"/>
    <w:rsid w:val="002B3CF0"/>
    <w:rsid w:val="002B474C"/>
    <w:rsid w:val="002C28AB"/>
    <w:rsid w:val="002C4578"/>
    <w:rsid w:val="002C65D9"/>
    <w:rsid w:val="002C6E20"/>
    <w:rsid w:val="002D1895"/>
    <w:rsid w:val="002E71EA"/>
    <w:rsid w:val="002E7FCE"/>
    <w:rsid w:val="002F0394"/>
    <w:rsid w:val="002F22C7"/>
    <w:rsid w:val="002F4ED3"/>
    <w:rsid w:val="002F562C"/>
    <w:rsid w:val="002F6EC8"/>
    <w:rsid w:val="002F73DC"/>
    <w:rsid w:val="002F78CF"/>
    <w:rsid w:val="00300BFE"/>
    <w:rsid w:val="003112E7"/>
    <w:rsid w:val="0031302C"/>
    <w:rsid w:val="0032352E"/>
    <w:rsid w:val="003236EF"/>
    <w:rsid w:val="00324998"/>
    <w:rsid w:val="00325452"/>
    <w:rsid w:val="00326F91"/>
    <w:rsid w:val="003366A0"/>
    <w:rsid w:val="003372B9"/>
    <w:rsid w:val="00343329"/>
    <w:rsid w:val="0034527F"/>
    <w:rsid w:val="003473F2"/>
    <w:rsid w:val="0035153A"/>
    <w:rsid w:val="00351691"/>
    <w:rsid w:val="00353B66"/>
    <w:rsid w:val="0035742B"/>
    <w:rsid w:val="00362683"/>
    <w:rsid w:val="003644D6"/>
    <w:rsid w:val="003646B4"/>
    <w:rsid w:val="00364805"/>
    <w:rsid w:val="00365269"/>
    <w:rsid w:val="00365FE3"/>
    <w:rsid w:val="00370C86"/>
    <w:rsid w:val="00373211"/>
    <w:rsid w:val="0037605F"/>
    <w:rsid w:val="00384895"/>
    <w:rsid w:val="003913FB"/>
    <w:rsid w:val="003A03CF"/>
    <w:rsid w:val="003A1539"/>
    <w:rsid w:val="003A2E63"/>
    <w:rsid w:val="003A4A2F"/>
    <w:rsid w:val="003A5E6D"/>
    <w:rsid w:val="003A6A13"/>
    <w:rsid w:val="003A7D39"/>
    <w:rsid w:val="003B01A3"/>
    <w:rsid w:val="003B0836"/>
    <w:rsid w:val="003B45FE"/>
    <w:rsid w:val="003B49B2"/>
    <w:rsid w:val="003B5CF5"/>
    <w:rsid w:val="003B63E2"/>
    <w:rsid w:val="003C0F39"/>
    <w:rsid w:val="003C27C6"/>
    <w:rsid w:val="003C301B"/>
    <w:rsid w:val="003C72BC"/>
    <w:rsid w:val="003D04F8"/>
    <w:rsid w:val="003D1C61"/>
    <w:rsid w:val="003D32F9"/>
    <w:rsid w:val="003E03C0"/>
    <w:rsid w:val="003E10E8"/>
    <w:rsid w:val="003E19F7"/>
    <w:rsid w:val="003E2357"/>
    <w:rsid w:val="003E3167"/>
    <w:rsid w:val="003E32B5"/>
    <w:rsid w:val="003E49F6"/>
    <w:rsid w:val="003E52F0"/>
    <w:rsid w:val="003F04C8"/>
    <w:rsid w:val="003F3320"/>
    <w:rsid w:val="003F38B3"/>
    <w:rsid w:val="003F4F4C"/>
    <w:rsid w:val="003F59D0"/>
    <w:rsid w:val="0040452A"/>
    <w:rsid w:val="00405F62"/>
    <w:rsid w:val="00411150"/>
    <w:rsid w:val="00415023"/>
    <w:rsid w:val="00415644"/>
    <w:rsid w:val="0041745E"/>
    <w:rsid w:val="00422615"/>
    <w:rsid w:val="004257CC"/>
    <w:rsid w:val="004351AC"/>
    <w:rsid w:val="00435982"/>
    <w:rsid w:val="00436F28"/>
    <w:rsid w:val="00437A3A"/>
    <w:rsid w:val="00442FE7"/>
    <w:rsid w:val="004453BF"/>
    <w:rsid w:val="00447A26"/>
    <w:rsid w:val="00451445"/>
    <w:rsid w:val="0045251F"/>
    <w:rsid w:val="00456604"/>
    <w:rsid w:val="00463511"/>
    <w:rsid w:val="0046470D"/>
    <w:rsid w:val="00466DBF"/>
    <w:rsid w:val="00467AFF"/>
    <w:rsid w:val="004732D3"/>
    <w:rsid w:val="004751E7"/>
    <w:rsid w:val="00485CD7"/>
    <w:rsid w:val="00486F1D"/>
    <w:rsid w:val="00490BD1"/>
    <w:rsid w:val="00491B55"/>
    <w:rsid w:val="00492604"/>
    <w:rsid w:val="00493B65"/>
    <w:rsid w:val="00494D20"/>
    <w:rsid w:val="00495990"/>
    <w:rsid w:val="00496758"/>
    <w:rsid w:val="004A00E3"/>
    <w:rsid w:val="004A134D"/>
    <w:rsid w:val="004A15A8"/>
    <w:rsid w:val="004A16DE"/>
    <w:rsid w:val="004A2274"/>
    <w:rsid w:val="004A2675"/>
    <w:rsid w:val="004A72F7"/>
    <w:rsid w:val="004B1DCE"/>
    <w:rsid w:val="004B2163"/>
    <w:rsid w:val="004B4EF0"/>
    <w:rsid w:val="004B7AA8"/>
    <w:rsid w:val="004C35C1"/>
    <w:rsid w:val="004C4F71"/>
    <w:rsid w:val="004C71DD"/>
    <w:rsid w:val="004D187D"/>
    <w:rsid w:val="004D2E69"/>
    <w:rsid w:val="004D69FB"/>
    <w:rsid w:val="004E3301"/>
    <w:rsid w:val="004F10B5"/>
    <w:rsid w:val="004F1D22"/>
    <w:rsid w:val="004F7139"/>
    <w:rsid w:val="0050080A"/>
    <w:rsid w:val="00503259"/>
    <w:rsid w:val="00506CA9"/>
    <w:rsid w:val="005075C8"/>
    <w:rsid w:val="00511093"/>
    <w:rsid w:val="005200FD"/>
    <w:rsid w:val="00520FE3"/>
    <w:rsid w:val="0052146D"/>
    <w:rsid w:val="00527600"/>
    <w:rsid w:val="00540E4B"/>
    <w:rsid w:val="00544373"/>
    <w:rsid w:val="005455E9"/>
    <w:rsid w:val="00546221"/>
    <w:rsid w:val="00546525"/>
    <w:rsid w:val="00551970"/>
    <w:rsid w:val="005525EB"/>
    <w:rsid w:val="00552E0A"/>
    <w:rsid w:val="00555DCC"/>
    <w:rsid w:val="00556032"/>
    <w:rsid w:val="00557E9E"/>
    <w:rsid w:val="00560391"/>
    <w:rsid w:val="005608A5"/>
    <w:rsid w:val="00564F54"/>
    <w:rsid w:val="0056589D"/>
    <w:rsid w:val="00565D4C"/>
    <w:rsid w:val="00565F48"/>
    <w:rsid w:val="0057093C"/>
    <w:rsid w:val="005735C0"/>
    <w:rsid w:val="005739D4"/>
    <w:rsid w:val="00584300"/>
    <w:rsid w:val="0058596F"/>
    <w:rsid w:val="00590819"/>
    <w:rsid w:val="00590D71"/>
    <w:rsid w:val="00591641"/>
    <w:rsid w:val="00591DB0"/>
    <w:rsid w:val="00592958"/>
    <w:rsid w:val="0059464B"/>
    <w:rsid w:val="005A1459"/>
    <w:rsid w:val="005B0716"/>
    <w:rsid w:val="005B0F0A"/>
    <w:rsid w:val="005B68E3"/>
    <w:rsid w:val="005C10F8"/>
    <w:rsid w:val="005C340F"/>
    <w:rsid w:val="005C4AD8"/>
    <w:rsid w:val="005C71ED"/>
    <w:rsid w:val="005D0B47"/>
    <w:rsid w:val="005D3240"/>
    <w:rsid w:val="005E26A5"/>
    <w:rsid w:val="005E6EF2"/>
    <w:rsid w:val="005F29BF"/>
    <w:rsid w:val="005F31D2"/>
    <w:rsid w:val="005F6D26"/>
    <w:rsid w:val="005F709E"/>
    <w:rsid w:val="00602E3E"/>
    <w:rsid w:val="00603042"/>
    <w:rsid w:val="00603390"/>
    <w:rsid w:val="006044CD"/>
    <w:rsid w:val="00606267"/>
    <w:rsid w:val="0061251C"/>
    <w:rsid w:val="006137C3"/>
    <w:rsid w:val="006146F3"/>
    <w:rsid w:val="00615D8C"/>
    <w:rsid w:val="00620657"/>
    <w:rsid w:val="006258A6"/>
    <w:rsid w:val="0062745F"/>
    <w:rsid w:val="00632AB2"/>
    <w:rsid w:val="00637E3B"/>
    <w:rsid w:val="00640D6C"/>
    <w:rsid w:val="006416DC"/>
    <w:rsid w:val="0064263A"/>
    <w:rsid w:val="006459A4"/>
    <w:rsid w:val="00647C3A"/>
    <w:rsid w:val="0065208C"/>
    <w:rsid w:val="00656971"/>
    <w:rsid w:val="006577E3"/>
    <w:rsid w:val="00657AC9"/>
    <w:rsid w:val="006617A5"/>
    <w:rsid w:val="006629DD"/>
    <w:rsid w:val="00667852"/>
    <w:rsid w:val="00674E40"/>
    <w:rsid w:val="00675BFD"/>
    <w:rsid w:val="00680ED1"/>
    <w:rsid w:val="00681622"/>
    <w:rsid w:val="00683DAA"/>
    <w:rsid w:val="006843FE"/>
    <w:rsid w:val="006851BE"/>
    <w:rsid w:val="00685FB6"/>
    <w:rsid w:val="00690B00"/>
    <w:rsid w:val="00691A16"/>
    <w:rsid w:val="00691EC1"/>
    <w:rsid w:val="00696BEC"/>
    <w:rsid w:val="006A1907"/>
    <w:rsid w:val="006A3E98"/>
    <w:rsid w:val="006A3F1F"/>
    <w:rsid w:val="006A55DF"/>
    <w:rsid w:val="006B0000"/>
    <w:rsid w:val="006B0D31"/>
    <w:rsid w:val="006C5070"/>
    <w:rsid w:val="006C5205"/>
    <w:rsid w:val="006D17DB"/>
    <w:rsid w:val="006D3A75"/>
    <w:rsid w:val="006D3CCA"/>
    <w:rsid w:val="006D41DE"/>
    <w:rsid w:val="006D4B15"/>
    <w:rsid w:val="006D5EF8"/>
    <w:rsid w:val="006D6D16"/>
    <w:rsid w:val="006E38AF"/>
    <w:rsid w:val="006F1B67"/>
    <w:rsid w:val="006F3D75"/>
    <w:rsid w:val="006F5808"/>
    <w:rsid w:val="006F7A8B"/>
    <w:rsid w:val="007012A0"/>
    <w:rsid w:val="007029EA"/>
    <w:rsid w:val="007052AD"/>
    <w:rsid w:val="00707773"/>
    <w:rsid w:val="00707C7A"/>
    <w:rsid w:val="00715208"/>
    <w:rsid w:val="00716CFF"/>
    <w:rsid w:val="0071770D"/>
    <w:rsid w:val="0072056C"/>
    <w:rsid w:val="00727CD3"/>
    <w:rsid w:val="007301A4"/>
    <w:rsid w:val="00730C0D"/>
    <w:rsid w:val="007315EA"/>
    <w:rsid w:val="00732F71"/>
    <w:rsid w:val="00733784"/>
    <w:rsid w:val="00735CE6"/>
    <w:rsid w:val="007371BB"/>
    <w:rsid w:val="00742588"/>
    <w:rsid w:val="00744660"/>
    <w:rsid w:val="0074506C"/>
    <w:rsid w:val="00747375"/>
    <w:rsid w:val="007501AB"/>
    <w:rsid w:val="00750A4E"/>
    <w:rsid w:val="00751BB8"/>
    <w:rsid w:val="00753F98"/>
    <w:rsid w:val="007549DB"/>
    <w:rsid w:val="007612C2"/>
    <w:rsid w:val="007627D5"/>
    <w:rsid w:val="0076313D"/>
    <w:rsid w:val="00765D64"/>
    <w:rsid w:val="00765EEB"/>
    <w:rsid w:val="00766182"/>
    <w:rsid w:val="00774D1F"/>
    <w:rsid w:val="007779A8"/>
    <w:rsid w:val="00780DB6"/>
    <w:rsid w:val="00781F6E"/>
    <w:rsid w:val="00782211"/>
    <w:rsid w:val="00783FE1"/>
    <w:rsid w:val="00784711"/>
    <w:rsid w:val="0078514B"/>
    <w:rsid w:val="00785E05"/>
    <w:rsid w:val="007913F0"/>
    <w:rsid w:val="00792149"/>
    <w:rsid w:val="007938AB"/>
    <w:rsid w:val="00793EF9"/>
    <w:rsid w:val="007A0D02"/>
    <w:rsid w:val="007A487A"/>
    <w:rsid w:val="007A70B2"/>
    <w:rsid w:val="007A7B80"/>
    <w:rsid w:val="007B3567"/>
    <w:rsid w:val="007B4AF2"/>
    <w:rsid w:val="007B7BCF"/>
    <w:rsid w:val="007C1858"/>
    <w:rsid w:val="007C53FB"/>
    <w:rsid w:val="007C64F9"/>
    <w:rsid w:val="007D0BD9"/>
    <w:rsid w:val="007D1968"/>
    <w:rsid w:val="007D2A42"/>
    <w:rsid w:val="007D3DEA"/>
    <w:rsid w:val="007D5D3B"/>
    <w:rsid w:val="007D7680"/>
    <w:rsid w:val="007E05BC"/>
    <w:rsid w:val="007E08D0"/>
    <w:rsid w:val="007E7E77"/>
    <w:rsid w:val="007F3920"/>
    <w:rsid w:val="007F7AF9"/>
    <w:rsid w:val="00800097"/>
    <w:rsid w:val="008003C2"/>
    <w:rsid w:val="0080055E"/>
    <w:rsid w:val="008067AF"/>
    <w:rsid w:val="0081387E"/>
    <w:rsid w:val="00813953"/>
    <w:rsid w:val="00813B63"/>
    <w:rsid w:val="008166CA"/>
    <w:rsid w:val="00816B6B"/>
    <w:rsid w:val="00820E31"/>
    <w:rsid w:val="008226FD"/>
    <w:rsid w:val="0082287C"/>
    <w:rsid w:val="00822D8F"/>
    <w:rsid w:val="00824A04"/>
    <w:rsid w:val="00826DCA"/>
    <w:rsid w:val="008274CE"/>
    <w:rsid w:val="008277B4"/>
    <w:rsid w:val="008303D2"/>
    <w:rsid w:val="00834F6C"/>
    <w:rsid w:val="008446FB"/>
    <w:rsid w:val="00845B45"/>
    <w:rsid w:val="008552F6"/>
    <w:rsid w:val="00860929"/>
    <w:rsid w:val="00860A90"/>
    <w:rsid w:val="008657FA"/>
    <w:rsid w:val="00870239"/>
    <w:rsid w:val="008712EF"/>
    <w:rsid w:val="00871862"/>
    <w:rsid w:val="00874939"/>
    <w:rsid w:val="00875BF2"/>
    <w:rsid w:val="00881BB1"/>
    <w:rsid w:val="00894588"/>
    <w:rsid w:val="00894C21"/>
    <w:rsid w:val="008A07F4"/>
    <w:rsid w:val="008A0A8B"/>
    <w:rsid w:val="008A284D"/>
    <w:rsid w:val="008A3C67"/>
    <w:rsid w:val="008A4489"/>
    <w:rsid w:val="008B0FF1"/>
    <w:rsid w:val="008B1695"/>
    <w:rsid w:val="008B1F34"/>
    <w:rsid w:val="008B4664"/>
    <w:rsid w:val="008B4D5A"/>
    <w:rsid w:val="008B7D18"/>
    <w:rsid w:val="008C0F04"/>
    <w:rsid w:val="008C262E"/>
    <w:rsid w:val="008D2959"/>
    <w:rsid w:val="008D48AF"/>
    <w:rsid w:val="008E12F7"/>
    <w:rsid w:val="008E1A39"/>
    <w:rsid w:val="008E75AD"/>
    <w:rsid w:val="008F0F31"/>
    <w:rsid w:val="008F1F97"/>
    <w:rsid w:val="008F4052"/>
    <w:rsid w:val="00905693"/>
    <w:rsid w:val="009073AB"/>
    <w:rsid w:val="0091028F"/>
    <w:rsid w:val="00911AD2"/>
    <w:rsid w:val="00912271"/>
    <w:rsid w:val="00913B50"/>
    <w:rsid w:val="00916B05"/>
    <w:rsid w:val="009227D9"/>
    <w:rsid w:val="0092509A"/>
    <w:rsid w:val="00925203"/>
    <w:rsid w:val="00927708"/>
    <w:rsid w:val="00932843"/>
    <w:rsid w:val="00932C21"/>
    <w:rsid w:val="0093614D"/>
    <w:rsid w:val="00950781"/>
    <w:rsid w:val="00950A9F"/>
    <w:rsid w:val="0097000C"/>
    <w:rsid w:val="00971FE2"/>
    <w:rsid w:val="00972B1F"/>
    <w:rsid w:val="00973FFF"/>
    <w:rsid w:val="009802BA"/>
    <w:rsid w:val="009811E6"/>
    <w:rsid w:val="00981DEA"/>
    <w:rsid w:val="00983DDB"/>
    <w:rsid w:val="00985A65"/>
    <w:rsid w:val="0098667C"/>
    <w:rsid w:val="00990058"/>
    <w:rsid w:val="00992AF0"/>
    <w:rsid w:val="009958FF"/>
    <w:rsid w:val="009960E4"/>
    <w:rsid w:val="00996C82"/>
    <w:rsid w:val="009A2639"/>
    <w:rsid w:val="009A6DF3"/>
    <w:rsid w:val="009A7913"/>
    <w:rsid w:val="009B3D87"/>
    <w:rsid w:val="009B5AF4"/>
    <w:rsid w:val="009B5D14"/>
    <w:rsid w:val="009B5E9D"/>
    <w:rsid w:val="009C00AE"/>
    <w:rsid w:val="009C0BB8"/>
    <w:rsid w:val="009C254B"/>
    <w:rsid w:val="009C259B"/>
    <w:rsid w:val="009C549D"/>
    <w:rsid w:val="009C5587"/>
    <w:rsid w:val="009C6EBB"/>
    <w:rsid w:val="009C790E"/>
    <w:rsid w:val="009D1ABA"/>
    <w:rsid w:val="009D1BE2"/>
    <w:rsid w:val="009D2C12"/>
    <w:rsid w:val="009D3031"/>
    <w:rsid w:val="009D4EB3"/>
    <w:rsid w:val="009D67E9"/>
    <w:rsid w:val="009E1180"/>
    <w:rsid w:val="009E2FAF"/>
    <w:rsid w:val="009E7286"/>
    <w:rsid w:val="009F1599"/>
    <w:rsid w:val="009F346E"/>
    <w:rsid w:val="00A0352C"/>
    <w:rsid w:val="00A0673D"/>
    <w:rsid w:val="00A06760"/>
    <w:rsid w:val="00A07616"/>
    <w:rsid w:val="00A12F64"/>
    <w:rsid w:val="00A146FB"/>
    <w:rsid w:val="00A14D94"/>
    <w:rsid w:val="00A1560A"/>
    <w:rsid w:val="00A17152"/>
    <w:rsid w:val="00A1744A"/>
    <w:rsid w:val="00A17664"/>
    <w:rsid w:val="00A27012"/>
    <w:rsid w:val="00A3087B"/>
    <w:rsid w:val="00A3107E"/>
    <w:rsid w:val="00A31EB7"/>
    <w:rsid w:val="00A31F00"/>
    <w:rsid w:val="00A34FEA"/>
    <w:rsid w:val="00A35425"/>
    <w:rsid w:val="00A35B95"/>
    <w:rsid w:val="00A36F52"/>
    <w:rsid w:val="00A408A8"/>
    <w:rsid w:val="00A45BB4"/>
    <w:rsid w:val="00A47F5B"/>
    <w:rsid w:val="00A55235"/>
    <w:rsid w:val="00A56ED5"/>
    <w:rsid w:val="00A6001B"/>
    <w:rsid w:val="00A62545"/>
    <w:rsid w:val="00A63548"/>
    <w:rsid w:val="00A66D06"/>
    <w:rsid w:val="00A71D99"/>
    <w:rsid w:val="00A7789E"/>
    <w:rsid w:val="00A807F3"/>
    <w:rsid w:val="00A80C82"/>
    <w:rsid w:val="00A81C97"/>
    <w:rsid w:val="00A81D42"/>
    <w:rsid w:val="00A8309B"/>
    <w:rsid w:val="00A857AB"/>
    <w:rsid w:val="00A87EDB"/>
    <w:rsid w:val="00A92725"/>
    <w:rsid w:val="00A93E9A"/>
    <w:rsid w:val="00A96182"/>
    <w:rsid w:val="00A97E8F"/>
    <w:rsid w:val="00AA1AF9"/>
    <w:rsid w:val="00AA3F26"/>
    <w:rsid w:val="00AA68C2"/>
    <w:rsid w:val="00AA7134"/>
    <w:rsid w:val="00AA7FEE"/>
    <w:rsid w:val="00AB1FE2"/>
    <w:rsid w:val="00AB21AA"/>
    <w:rsid w:val="00AB4010"/>
    <w:rsid w:val="00AB5CE9"/>
    <w:rsid w:val="00AB6929"/>
    <w:rsid w:val="00AB7189"/>
    <w:rsid w:val="00AC029B"/>
    <w:rsid w:val="00AC1E82"/>
    <w:rsid w:val="00AC475E"/>
    <w:rsid w:val="00AC498B"/>
    <w:rsid w:val="00AC5D8C"/>
    <w:rsid w:val="00AD0227"/>
    <w:rsid w:val="00AD2491"/>
    <w:rsid w:val="00AD35AC"/>
    <w:rsid w:val="00AD3F31"/>
    <w:rsid w:val="00AD3F3A"/>
    <w:rsid w:val="00AD44E5"/>
    <w:rsid w:val="00AD59F1"/>
    <w:rsid w:val="00AE50BC"/>
    <w:rsid w:val="00AE5E1F"/>
    <w:rsid w:val="00AE6388"/>
    <w:rsid w:val="00AF664B"/>
    <w:rsid w:val="00B00CA1"/>
    <w:rsid w:val="00B0311A"/>
    <w:rsid w:val="00B039B9"/>
    <w:rsid w:val="00B10293"/>
    <w:rsid w:val="00B13D1B"/>
    <w:rsid w:val="00B154B8"/>
    <w:rsid w:val="00B155E4"/>
    <w:rsid w:val="00B201A1"/>
    <w:rsid w:val="00B21A1A"/>
    <w:rsid w:val="00B24A34"/>
    <w:rsid w:val="00B2657C"/>
    <w:rsid w:val="00B319CD"/>
    <w:rsid w:val="00B41656"/>
    <w:rsid w:val="00B41D09"/>
    <w:rsid w:val="00B43604"/>
    <w:rsid w:val="00B46C7F"/>
    <w:rsid w:val="00B51CE3"/>
    <w:rsid w:val="00B52E92"/>
    <w:rsid w:val="00B5408D"/>
    <w:rsid w:val="00B55A8B"/>
    <w:rsid w:val="00B72D91"/>
    <w:rsid w:val="00B72DEE"/>
    <w:rsid w:val="00B76378"/>
    <w:rsid w:val="00B818DF"/>
    <w:rsid w:val="00B83FF8"/>
    <w:rsid w:val="00B86269"/>
    <w:rsid w:val="00B862A4"/>
    <w:rsid w:val="00B936C0"/>
    <w:rsid w:val="00BA0169"/>
    <w:rsid w:val="00BA1BAA"/>
    <w:rsid w:val="00BA354B"/>
    <w:rsid w:val="00BA6A3B"/>
    <w:rsid w:val="00BB0559"/>
    <w:rsid w:val="00BB5CDA"/>
    <w:rsid w:val="00BB6367"/>
    <w:rsid w:val="00BB6BFD"/>
    <w:rsid w:val="00BB737A"/>
    <w:rsid w:val="00BC263E"/>
    <w:rsid w:val="00BC7288"/>
    <w:rsid w:val="00BC7BA9"/>
    <w:rsid w:val="00BC7FE7"/>
    <w:rsid w:val="00BD0443"/>
    <w:rsid w:val="00BD1211"/>
    <w:rsid w:val="00BD5AD0"/>
    <w:rsid w:val="00BD623D"/>
    <w:rsid w:val="00BD7318"/>
    <w:rsid w:val="00BD772B"/>
    <w:rsid w:val="00BD7BE8"/>
    <w:rsid w:val="00BE41CF"/>
    <w:rsid w:val="00BF02F3"/>
    <w:rsid w:val="00BF5420"/>
    <w:rsid w:val="00BF5B06"/>
    <w:rsid w:val="00C008A2"/>
    <w:rsid w:val="00C020C9"/>
    <w:rsid w:val="00C020CA"/>
    <w:rsid w:val="00C0444A"/>
    <w:rsid w:val="00C12386"/>
    <w:rsid w:val="00C16243"/>
    <w:rsid w:val="00C21123"/>
    <w:rsid w:val="00C22547"/>
    <w:rsid w:val="00C22AC0"/>
    <w:rsid w:val="00C252DD"/>
    <w:rsid w:val="00C2617D"/>
    <w:rsid w:val="00C27B31"/>
    <w:rsid w:val="00C316CD"/>
    <w:rsid w:val="00C323D7"/>
    <w:rsid w:val="00C3384F"/>
    <w:rsid w:val="00C358D0"/>
    <w:rsid w:val="00C35CD8"/>
    <w:rsid w:val="00C36A4F"/>
    <w:rsid w:val="00C42095"/>
    <w:rsid w:val="00C4291F"/>
    <w:rsid w:val="00C452DC"/>
    <w:rsid w:val="00C4587F"/>
    <w:rsid w:val="00C51F2C"/>
    <w:rsid w:val="00C52EF1"/>
    <w:rsid w:val="00C55347"/>
    <w:rsid w:val="00C55B0D"/>
    <w:rsid w:val="00C62CC6"/>
    <w:rsid w:val="00C6337F"/>
    <w:rsid w:val="00C679F2"/>
    <w:rsid w:val="00C67B69"/>
    <w:rsid w:val="00C8635A"/>
    <w:rsid w:val="00C9174F"/>
    <w:rsid w:val="00C96B0C"/>
    <w:rsid w:val="00C97FB0"/>
    <w:rsid w:val="00CA330F"/>
    <w:rsid w:val="00CB1F85"/>
    <w:rsid w:val="00CB20DD"/>
    <w:rsid w:val="00CB363F"/>
    <w:rsid w:val="00CB63FE"/>
    <w:rsid w:val="00CB73E3"/>
    <w:rsid w:val="00CB7AFD"/>
    <w:rsid w:val="00CC0A77"/>
    <w:rsid w:val="00CD0FEB"/>
    <w:rsid w:val="00CD3FEE"/>
    <w:rsid w:val="00CE3748"/>
    <w:rsid w:val="00CE3A39"/>
    <w:rsid w:val="00CE4F7E"/>
    <w:rsid w:val="00CF0077"/>
    <w:rsid w:val="00CF2AF4"/>
    <w:rsid w:val="00CF5D19"/>
    <w:rsid w:val="00CF7288"/>
    <w:rsid w:val="00D02104"/>
    <w:rsid w:val="00D0227B"/>
    <w:rsid w:val="00D03EFB"/>
    <w:rsid w:val="00D0454A"/>
    <w:rsid w:val="00D04ADD"/>
    <w:rsid w:val="00D05A7B"/>
    <w:rsid w:val="00D07505"/>
    <w:rsid w:val="00D1385E"/>
    <w:rsid w:val="00D16A9A"/>
    <w:rsid w:val="00D17A9A"/>
    <w:rsid w:val="00D22432"/>
    <w:rsid w:val="00D2340B"/>
    <w:rsid w:val="00D27DD5"/>
    <w:rsid w:val="00D30769"/>
    <w:rsid w:val="00D32801"/>
    <w:rsid w:val="00D339EF"/>
    <w:rsid w:val="00D418CF"/>
    <w:rsid w:val="00D42616"/>
    <w:rsid w:val="00D43826"/>
    <w:rsid w:val="00D503A7"/>
    <w:rsid w:val="00D51177"/>
    <w:rsid w:val="00D52117"/>
    <w:rsid w:val="00D5693D"/>
    <w:rsid w:val="00D61843"/>
    <w:rsid w:val="00D61ADD"/>
    <w:rsid w:val="00D710BD"/>
    <w:rsid w:val="00D8200E"/>
    <w:rsid w:val="00D83A49"/>
    <w:rsid w:val="00D84F80"/>
    <w:rsid w:val="00D8606C"/>
    <w:rsid w:val="00D877ED"/>
    <w:rsid w:val="00D90081"/>
    <w:rsid w:val="00D92662"/>
    <w:rsid w:val="00D942D7"/>
    <w:rsid w:val="00D95946"/>
    <w:rsid w:val="00D96215"/>
    <w:rsid w:val="00D96848"/>
    <w:rsid w:val="00DA6D68"/>
    <w:rsid w:val="00DB0D39"/>
    <w:rsid w:val="00DB2EF0"/>
    <w:rsid w:val="00DB3B16"/>
    <w:rsid w:val="00DB4192"/>
    <w:rsid w:val="00DC0310"/>
    <w:rsid w:val="00DC3D02"/>
    <w:rsid w:val="00DC458A"/>
    <w:rsid w:val="00DC5A40"/>
    <w:rsid w:val="00DD4857"/>
    <w:rsid w:val="00DD6B54"/>
    <w:rsid w:val="00DD6EDE"/>
    <w:rsid w:val="00DE13D4"/>
    <w:rsid w:val="00DE2D29"/>
    <w:rsid w:val="00DE5D3A"/>
    <w:rsid w:val="00DE6941"/>
    <w:rsid w:val="00DF1398"/>
    <w:rsid w:val="00DF3A2A"/>
    <w:rsid w:val="00DF737D"/>
    <w:rsid w:val="00E05B35"/>
    <w:rsid w:val="00E05CF0"/>
    <w:rsid w:val="00E0660A"/>
    <w:rsid w:val="00E14005"/>
    <w:rsid w:val="00E143EA"/>
    <w:rsid w:val="00E14448"/>
    <w:rsid w:val="00E17F4E"/>
    <w:rsid w:val="00E247A6"/>
    <w:rsid w:val="00E327B2"/>
    <w:rsid w:val="00E3396C"/>
    <w:rsid w:val="00E34864"/>
    <w:rsid w:val="00E37A9D"/>
    <w:rsid w:val="00E42DF1"/>
    <w:rsid w:val="00E4301D"/>
    <w:rsid w:val="00E45AF8"/>
    <w:rsid w:val="00E46105"/>
    <w:rsid w:val="00E468B6"/>
    <w:rsid w:val="00E50065"/>
    <w:rsid w:val="00E50C41"/>
    <w:rsid w:val="00E540A6"/>
    <w:rsid w:val="00E550D8"/>
    <w:rsid w:val="00E57C1E"/>
    <w:rsid w:val="00E614DD"/>
    <w:rsid w:val="00E627B4"/>
    <w:rsid w:val="00E63190"/>
    <w:rsid w:val="00E64C08"/>
    <w:rsid w:val="00E67631"/>
    <w:rsid w:val="00E67835"/>
    <w:rsid w:val="00E84D2B"/>
    <w:rsid w:val="00E86EB1"/>
    <w:rsid w:val="00E8762B"/>
    <w:rsid w:val="00E9130A"/>
    <w:rsid w:val="00E93503"/>
    <w:rsid w:val="00E97893"/>
    <w:rsid w:val="00EA196F"/>
    <w:rsid w:val="00EB282B"/>
    <w:rsid w:val="00EB4218"/>
    <w:rsid w:val="00EC0316"/>
    <w:rsid w:val="00EC0EA5"/>
    <w:rsid w:val="00EC3EC1"/>
    <w:rsid w:val="00EC7428"/>
    <w:rsid w:val="00EC7ABD"/>
    <w:rsid w:val="00ED03D6"/>
    <w:rsid w:val="00ED11C9"/>
    <w:rsid w:val="00ED1EB7"/>
    <w:rsid w:val="00ED3469"/>
    <w:rsid w:val="00ED4FE4"/>
    <w:rsid w:val="00EE2B7A"/>
    <w:rsid w:val="00EE691F"/>
    <w:rsid w:val="00EE7CCD"/>
    <w:rsid w:val="00EE7FAF"/>
    <w:rsid w:val="00EF1261"/>
    <w:rsid w:val="00F030C7"/>
    <w:rsid w:val="00F12AB4"/>
    <w:rsid w:val="00F149C6"/>
    <w:rsid w:val="00F1527A"/>
    <w:rsid w:val="00F223C9"/>
    <w:rsid w:val="00F23598"/>
    <w:rsid w:val="00F25A17"/>
    <w:rsid w:val="00F31FBD"/>
    <w:rsid w:val="00F327A8"/>
    <w:rsid w:val="00F35729"/>
    <w:rsid w:val="00F357F0"/>
    <w:rsid w:val="00F36EB4"/>
    <w:rsid w:val="00F37D05"/>
    <w:rsid w:val="00F4552C"/>
    <w:rsid w:val="00F556A4"/>
    <w:rsid w:val="00F563B5"/>
    <w:rsid w:val="00F56EA3"/>
    <w:rsid w:val="00F605A8"/>
    <w:rsid w:val="00F641A0"/>
    <w:rsid w:val="00F6465D"/>
    <w:rsid w:val="00F65AA7"/>
    <w:rsid w:val="00F6773D"/>
    <w:rsid w:val="00F70ED5"/>
    <w:rsid w:val="00F72865"/>
    <w:rsid w:val="00F757E8"/>
    <w:rsid w:val="00F76C2F"/>
    <w:rsid w:val="00F82BEC"/>
    <w:rsid w:val="00F83220"/>
    <w:rsid w:val="00F83C90"/>
    <w:rsid w:val="00F83CBC"/>
    <w:rsid w:val="00F85D0D"/>
    <w:rsid w:val="00F86987"/>
    <w:rsid w:val="00F90943"/>
    <w:rsid w:val="00F9444C"/>
    <w:rsid w:val="00F95342"/>
    <w:rsid w:val="00FA4419"/>
    <w:rsid w:val="00FA711B"/>
    <w:rsid w:val="00FB032C"/>
    <w:rsid w:val="00FC2EA7"/>
    <w:rsid w:val="00FC3C0D"/>
    <w:rsid w:val="00FC7370"/>
    <w:rsid w:val="00FC753E"/>
    <w:rsid w:val="00FD00A7"/>
    <w:rsid w:val="00FD203E"/>
    <w:rsid w:val="00FD2BB7"/>
    <w:rsid w:val="00FD2F63"/>
    <w:rsid w:val="00FD3FBD"/>
    <w:rsid w:val="00FD3FDE"/>
    <w:rsid w:val="00FD4BAE"/>
    <w:rsid w:val="00FD5A86"/>
    <w:rsid w:val="00FD6196"/>
    <w:rsid w:val="00FD692E"/>
    <w:rsid w:val="00FD7FDA"/>
    <w:rsid w:val="00FE1D9B"/>
    <w:rsid w:val="00FE4F89"/>
    <w:rsid w:val="00FE7350"/>
    <w:rsid w:val="00FF15A0"/>
    <w:rsid w:val="00FF2B17"/>
    <w:rsid w:val="00FF69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F00C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customStyle="1" w:styleId="mi">
    <w:name w:val="mi"/>
    <w:basedOn w:val="DefaultParagraphFont"/>
    <w:rsid w:val="00034C2E"/>
  </w:style>
  <w:style w:type="character" w:customStyle="1" w:styleId="mo">
    <w:name w:val="mo"/>
    <w:basedOn w:val="DefaultParagraphFont"/>
    <w:rsid w:val="00034C2E"/>
  </w:style>
  <w:style w:type="character" w:customStyle="1" w:styleId="mn">
    <w:name w:val="mn"/>
    <w:basedOn w:val="DefaultParagraphFont"/>
    <w:rsid w:val="00034C2E"/>
  </w:style>
  <w:style w:type="character" w:styleId="Hyperlink">
    <w:name w:val="Hyperlink"/>
    <w:basedOn w:val="DefaultParagraphFont"/>
    <w:uiPriority w:val="99"/>
    <w:unhideWhenUsed/>
    <w:rsid w:val="007D0BD9"/>
    <w:rPr>
      <w:color w:val="5F5F5F" w:themeColor="hyperlink"/>
      <w:u w:val="single"/>
    </w:rPr>
  </w:style>
  <w:style w:type="paragraph" w:styleId="ListParagraph">
    <w:name w:val="List Paragraph"/>
    <w:basedOn w:val="Normal"/>
    <w:uiPriority w:val="34"/>
    <w:unhideWhenUsed/>
    <w:qFormat/>
    <w:rsid w:val="00F757E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301317">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301317">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301317">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301317">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301317">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5232C"/>
    <w:rsid w:val="00052688"/>
    <w:rsid w:val="00102BED"/>
    <w:rsid w:val="00113E61"/>
    <w:rsid w:val="00123F04"/>
    <w:rsid w:val="0023117B"/>
    <w:rsid w:val="00276C64"/>
    <w:rsid w:val="002E3818"/>
    <w:rsid w:val="002F4056"/>
    <w:rsid w:val="00301317"/>
    <w:rsid w:val="003729CB"/>
    <w:rsid w:val="003A0181"/>
    <w:rsid w:val="003B1787"/>
    <w:rsid w:val="00423A49"/>
    <w:rsid w:val="00476CBD"/>
    <w:rsid w:val="0051389D"/>
    <w:rsid w:val="005A3EFE"/>
    <w:rsid w:val="006F77FE"/>
    <w:rsid w:val="00765F95"/>
    <w:rsid w:val="007A5219"/>
    <w:rsid w:val="007A5358"/>
    <w:rsid w:val="007E0573"/>
    <w:rsid w:val="008147E5"/>
    <w:rsid w:val="00824DDA"/>
    <w:rsid w:val="008459D4"/>
    <w:rsid w:val="00870D6F"/>
    <w:rsid w:val="0089672B"/>
    <w:rsid w:val="008A4DF9"/>
    <w:rsid w:val="008F31C1"/>
    <w:rsid w:val="00A06FEB"/>
    <w:rsid w:val="00A8605E"/>
    <w:rsid w:val="00B02344"/>
    <w:rsid w:val="00B1634E"/>
    <w:rsid w:val="00B31BD7"/>
    <w:rsid w:val="00BF0779"/>
    <w:rsid w:val="00C3188F"/>
    <w:rsid w:val="00C5398D"/>
    <w:rsid w:val="00C6346A"/>
    <w:rsid w:val="00D51C20"/>
    <w:rsid w:val="00DD3996"/>
    <w:rsid w:val="00DF3A8C"/>
    <w:rsid w:val="00E42301"/>
    <w:rsid w:val="00E5285A"/>
    <w:rsid w:val="00F13C05"/>
    <w:rsid w:val="00F34992"/>
    <w:rsid w:val="00F34D7F"/>
    <w:rsid w:val="00F36CA4"/>
    <w:rsid w:val="00F80C86"/>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6950016-A41C-4D21-908F-94F11A06D4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965</Words>
  <Characters>16906</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4T13:44:00Z</dcterms:created>
  <dcterms:modified xsi:type="dcterms:W3CDTF">2019-12-04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10M5wP7d"/&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